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75895AE" w14:textId="77777777" w:rsidR="00B70FA4" w:rsidRPr="00A0373E" w:rsidRDefault="00665E12">
      <w:pPr>
        <w:rPr>
          <w:rFonts w:ascii="Times New Roman" w:hAnsi="Times New Roman" w:cs="Times New Roman"/>
          <w:b/>
          <w:color w:val="000000"/>
          <w:sz w:val="24"/>
          <w:szCs w:val="24"/>
          <w:u w:val="single"/>
        </w:rPr>
      </w:pPr>
      <w:r w:rsidRPr="00A0373E">
        <w:rPr>
          <w:rFonts w:ascii="Times New Roman" w:hAnsi="Times New Roman" w:cs="Times New Roman"/>
          <w:b/>
          <w:color w:val="000000"/>
          <w:sz w:val="24"/>
          <w:szCs w:val="24"/>
          <w:u w:val="single"/>
        </w:rPr>
        <w:t>Supplementary Data</w:t>
      </w:r>
    </w:p>
    <w:p w14:paraId="6C72D673" w14:textId="77777777" w:rsidR="00544C13" w:rsidRPr="00A0373E" w:rsidRDefault="00544C13" w:rsidP="00544C13">
      <w:pPr>
        <w:pStyle w:val="MDPI12title"/>
        <w:spacing w:before="100" w:beforeAutospacing="1" w:after="0" w:line="360" w:lineRule="auto"/>
        <w:jc w:val="center"/>
        <w:rPr>
          <w:rFonts w:ascii="Times New Roman" w:hAnsi="Times New Roman"/>
          <w:sz w:val="24"/>
          <w:szCs w:val="24"/>
        </w:rPr>
      </w:pPr>
      <w:r w:rsidRPr="00A0373E">
        <w:rPr>
          <w:rFonts w:ascii="Times New Roman" w:hAnsi="Times New Roman"/>
          <w:sz w:val="24"/>
          <w:szCs w:val="24"/>
        </w:rPr>
        <w:t>Bio-</w:t>
      </w:r>
      <w:r w:rsidR="00E75FA4" w:rsidRPr="00A0373E">
        <w:rPr>
          <w:rFonts w:ascii="Times New Roman" w:hAnsi="Times New Roman"/>
          <w:sz w:val="24"/>
          <w:szCs w:val="24"/>
        </w:rPr>
        <w:t>inspired</w:t>
      </w:r>
      <w:r w:rsidRPr="00A0373E">
        <w:rPr>
          <w:rFonts w:ascii="Times New Roman" w:hAnsi="Times New Roman"/>
          <w:sz w:val="24"/>
          <w:szCs w:val="24"/>
        </w:rPr>
        <w:t xml:space="preserve"> Synthesis of Gold Nanoparticles Using Leaf Extract of </w:t>
      </w:r>
      <w:r w:rsidRPr="00A0373E">
        <w:rPr>
          <w:rFonts w:ascii="Times New Roman" w:hAnsi="Times New Roman"/>
          <w:i/>
          <w:sz w:val="24"/>
          <w:szCs w:val="24"/>
        </w:rPr>
        <w:t>Jamun</w:t>
      </w:r>
      <w:r w:rsidRPr="00A0373E">
        <w:rPr>
          <w:rFonts w:ascii="Times New Roman" w:hAnsi="Times New Roman"/>
          <w:sz w:val="24"/>
          <w:szCs w:val="24"/>
        </w:rPr>
        <w:t xml:space="preserve"> and Research on Its Biomedical Potential</w:t>
      </w:r>
    </w:p>
    <w:p w14:paraId="0C99FA5C" w14:textId="77777777" w:rsidR="00665E12" w:rsidRPr="00A0373E" w:rsidRDefault="00665E12" w:rsidP="00665E12">
      <w:pPr>
        <w:rPr>
          <w:rFonts w:ascii="Times New Roman" w:hAnsi="Times New Roman" w:cs="Times New Roman"/>
          <w:color w:val="000000"/>
          <w:sz w:val="24"/>
          <w:szCs w:val="24"/>
        </w:rPr>
      </w:pPr>
    </w:p>
    <w:p w14:paraId="0A264336" w14:textId="77777777" w:rsidR="00665E12" w:rsidRPr="00A0373E" w:rsidRDefault="00665E12" w:rsidP="00665E12">
      <w:pPr>
        <w:pStyle w:val="MDPI31text"/>
        <w:ind w:left="0" w:firstLine="0"/>
        <w:rPr>
          <w:rFonts w:ascii="Times New Roman" w:hAnsi="Times New Roman"/>
          <w:b/>
          <w:iCs/>
          <w:sz w:val="24"/>
          <w:szCs w:val="24"/>
        </w:rPr>
      </w:pPr>
      <w:r w:rsidRPr="00A0373E">
        <w:rPr>
          <w:rFonts w:ascii="Times New Roman" w:hAnsi="Times New Roman"/>
          <w:b/>
          <w:sz w:val="24"/>
          <w:szCs w:val="24"/>
        </w:rPr>
        <w:t xml:space="preserve">Supplementary Table 1: Major active compounds identified from the aqueous leaf extracts of </w:t>
      </w:r>
      <w:r w:rsidRPr="00A0373E">
        <w:rPr>
          <w:rFonts w:ascii="Times New Roman" w:hAnsi="Times New Roman"/>
          <w:b/>
          <w:i/>
          <w:sz w:val="24"/>
          <w:szCs w:val="24"/>
        </w:rPr>
        <w:t xml:space="preserve">S. </w:t>
      </w:r>
      <w:proofErr w:type="spellStart"/>
      <w:r w:rsidRPr="00A0373E">
        <w:rPr>
          <w:rFonts w:ascii="Times New Roman" w:hAnsi="Times New Roman"/>
          <w:b/>
          <w:i/>
          <w:sz w:val="24"/>
          <w:szCs w:val="24"/>
        </w:rPr>
        <w:t>cumini</w:t>
      </w:r>
      <w:proofErr w:type="spellEnd"/>
      <w:r w:rsidRPr="00A0373E">
        <w:rPr>
          <w:rFonts w:ascii="Times New Roman" w:hAnsi="Times New Roman"/>
          <w:b/>
          <w:sz w:val="24"/>
          <w:szCs w:val="24"/>
        </w:rPr>
        <w:t xml:space="preserve"> by LC-MS analysis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46"/>
        <w:gridCol w:w="657"/>
        <w:gridCol w:w="794"/>
        <w:gridCol w:w="1456"/>
        <w:gridCol w:w="1397"/>
        <w:gridCol w:w="993"/>
        <w:gridCol w:w="2179"/>
        <w:gridCol w:w="1098"/>
      </w:tblGrid>
      <w:tr w:rsidR="00544C13" w:rsidRPr="00A0373E" w14:paraId="493190F8" w14:textId="77777777" w:rsidTr="00700E47">
        <w:tc>
          <w:tcPr>
            <w:tcW w:w="232" w:type="pct"/>
            <w:vAlign w:val="center"/>
          </w:tcPr>
          <w:p w14:paraId="78ED3366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>S. No</w:t>
            </w:r>
          </w:p>
        </w:tc>
        <w:tc>
          <w:tcPr>
            <w:tcW w:w="353" w:type="pct"/>
            <w:vAlign w:val="center"/>
          </w:tcPr>
          <w:p w14:paraId="3ED9C684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>Rt</w:t>
            </w:r>
            <w:proofErr w:type="spellEnd"/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[min]</w:t>
            </w:r>
          </w:p>
        </w:tc>
        <w:tc>
          <w:tcPr>
            <w:tcW w:w="432" w:type="pct"/>
            <w:vAlign w:val="center"/>
          </w:tcPr>
          <w:p w14:paraId="43A19689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>MolWt</w:t>
            </w:r>
            <w:proofErr w:type="spellEnd"/>
          </w:p>
        </w:tc>
        <w:tc>
          <w:tcPr>
            <w:tcW w:w="815" w:type="pct"/>
            <w:vAlign w:val="center"/>
          </w:tcPr>
          <w:p w14:paraId="2918E4C8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>ESI mode</w:t>
            </w:r>
          </w:p>
        </w:tc>
        <w:tc>
          <w:tcPr>
            <w:tcW w:w="781" w:type="pct"/>
            <w:vAlign w:val="center"/>
          </w:tcPr>
          <w:p w14:paraId="3B0D8C6C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>Monoisotropic</w:t>
            </w:r>
            <w:proofErr w:type="spellEnd"/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mass</w:t>
            </w:r>
          </w:p>
        </w:tc>
        <w:tc>
          <w:tcPr>
            <w:tcW w:w="547" w:type="pct"/>
            <w:vAlign w:val="center"/>
          </w:tcPr>
          <w:p w14:paraId="11D0D4D1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>Chemical formula</w:t>
            </w:r>
          </w:p>
        </w:tc>
        <w:tc>
          <w:tcPr>
            <w:tcW w:w="1232" w:type="pct"/>
            <w:vAlign w:val="center"/>
          </w:tcPr>
          <w:p w14:paraId="138117A4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>Compounds</w:t>
            </w:r>
          </w:p>
        </w:tc>
        <w:tc>
          <w:tcPr>
            <w:tcW w:w="608" w:type="pct"/>
            <w:vAlign w:val="center"/>
          </w:tcPr>
          <w:p w14:paraId="5A74AD84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bCs/>
                <w:sz w:val="24"/>
                <w:szCs w:val="24"/>
              </w:rPr>
              <w:t>References</w:t>
            </w:r>
          </w:p>
        </w:tc>
      </w:tr>
      <w:tr w:rsidR="00544C13" w:rsidRPr="00A0373E" w14:paraId="5AEE15E3" w14:textId="77777777" w:rsidTr="00700E47">
        <w:tc>
          <w:tcPr>
            <w:tcW w:w="232" w:type="pct"/>
            <w:vAlign w:val="center"/>
          </w:tcPr>
          <w:p w14:paraId="0D936924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353" w:type="pct"/>
            <w:vAlign w:val="center"/>
          </w:tcPr>
          <w:p w14:paraId="6B3544E5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6.14</w:t>
            </w:r>
          </w:p>
        </w:tc>
        <w:tc>
          <w:tcPr>
            <w:tcW w:w="432" w:type="pct"/>
            <w:vAlign w:val="center"/>
          </w:tcPr>
          <w:p w14:paraId="75A0F595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86</w:t>
            </w:r>
          </w:p>
        </w:tc>
        <w:tc>
          <w:tcPr>
            <w:tcW w:w="815" w:type="pct"/>
            <w:vAlign w:val="center"/>
          </w:tcPr>
          <w:p w14:paraId="3AFA40A7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2D8F135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86.100168</w:t>
            </w:r>
          </w:p>
        </w:tc>
        <w:tc>
          <w:tcPr>
            <w:tcW w:w="547" w:type="pct"/>
            <w:vAlign w:val="center"/>
          </w:tcPr>
          <w:p w14:paraId="64E503A8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8</w:t>
            </w:r>
          </w:p>
        </w:tc>
        <w:tc>
          <w:tcPr>
            <w:tcW w:w="1232" w:type="pct"/>
            <w:vAlign w:val="center"/>
          </w:tcPr>
          <w:p w14:paraId="40CA4030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diferul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</w:t>
            </w:r>
          </w:p>
        </w:tc>
        <w:tc>
          <w:tcPr>
            <w:tcW w:w="608" w:type="pct"/>
            <w:vAlign w:val="center"/>
          </w:tcPr>
          <w:p w14:paraId="2A0D4A74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Ramya&lt;/Author&gt;&lt;Year&gt;2012&lt;/Year&gt;&lt;RecNum&gt;5174&lt;/RecNum&gt;&lt;DisplayText&gt;&lt;style face="superscript"&gt;1&lt;/style&gt;&lt;/DisplayText&gt;&lt;record&gt;&lt;rec-number&gt;5174&lt;/rec-number&gt;&lt;foreign-keys&gt;&lt;key app="EN" db-id="z0w9ddx9m5xtd6eeetop50alxeaprdtf5ztt" timestamp="1716354446"&gt;5174&lt;/key&gt;&lt;/foreign-keys&gt;&lt;ref-type name="Journal Article"&gt;17&lt;/ref-type&gt;&lt;contributors&gt;&lt;authors&gt;&lt;author&gt;Ramya, S&lt;/author&gt;&lt;author&gt;Neethirajan, K&lt;/author&gt;&lt;author&gt;Jayakumararaj, R&lt;/author&gt;&lt;/authors&gt;&lt;/contributors&gt;&lt;titles&gt;&lt;title&gt;Profile of bioactive compounds in Syzygium cumini-a review&lt;/title&gt;&lt;secondary-title&gt;J. Pharm. Res&lt;/secondary-title&gt;&lt;/titles&gt;&lt;periodical&gt;&lt;full-title&gt;J. Pharm. Res&lt;/full-title&gt;&lt;/periodical&gt;&lt;pages&gt;4548-4553&lt;/pages&gt;&lt;volume&gt;5&lt;/volume&gt;&lt;number&gt;8&lt;/number&gt;&lt;dates&gt;&lt;year&gt;2012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79937D0B" w14:textId="77777777" w:rsidTr="00700E47">
        <w:tc>
          <w:tcPr>
            <w:tcW w:w="232" w:type="pct"/>
            <w:vAlign w:val="center"/>
          </w:tcPr>
          <w:p w14:paraId="7ACA85D2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353" w:type="pct"/>
            <w:vAlign w:val="center"/>
          </w:tcPr>
          <w:p w14:paraId="467CB9C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8.58</w:t>
            </w:r>
          </w:p>
        </w:tc>
        <w:tc>
          <w:tcPr>
            <w:tcW w:w="432" w:type="pct"/>
            <w:vAlign w:val="center"/>
          </w:tcPr>
          <w:p w14:paraId="39EF13A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84</w:t>
            </w:r>
          </w:p>
        </w:tc>
        <w:tc>
          <w:tcPr>
            <w:tcW w:w="815" w:type="pct"/>
            <w:vAlign w:val="center"/>
          </w:tcPr>
          <w:p w14:paraId="23D2C9A3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688E3A5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84.037173</w:t>
            </w:r>
          </w:p>
        </w:tc>
        <w:tc>
          <w:tcPr>
            <w:tcW w:w="547" w:type="pct"/>
            <w:vAlign w:val="center"/>
          </w:tcPr>
          <w:p w14:paraId="33622548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5</w:t>
            </w:r>
          </w:p>
        </w:tc>
        <w:tc>
          <w:tcPr>
            <w:tcW w:w="1232" w:type="pct"/>
            <w:vAlign w:val="center"/>
          </w:tcPr>
          <w:p w14:paraId="573CFBAB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ethylgallate</w:t>
            </w:r>
            <w:proofErr w:type="spellEnd"/>
          </w:p>
        </w:tc>
        <w:tc>
          <w:tcPr>
            <w:tcW w:w="608" w:type="pct"/>
            <w:vAlign w:val="center"/>
          </w:tcPr>
          <w:p w14:paraId="598FB805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Ramya&lt;/Author&gt;&lt;Year&gt;2012&lt;/Year&gt;&lt;RecNum&gt;5174&lt;/RecNum&gt;&lt;DisplayText&gt;&lt;style face="superscript"&gt;1&lt;/style&gt;&lt;/DisplayText&gt;&lt;record&gt;&lt;rec-number&gt;5174&lt;/rec-number&gt;&lt;foreign-keys&gt;&lt;key app="EN" db-id="z0w9ddx9m5xtd6eeetop50alxeaprdtf5ztt" timestamp="1716354446"&gt;5174&lt;/key&gt;&lt;/foreign-keys&gt;&lt;ref-type name="Journal Article"&gt;17&lt;/ref-type&gt;&lt;contributors&gt;&lt;authors&gt;&lt;author&gt;Ramya, S&lt;/author&gt;&lt;author&gt;Neethirajan, K&lt;/author&gt;&lt;author&gt;Jayakumararaj, R&lt;/author&gt;&lt;/authors&gt;&lt;/contributors&gt;&lt;titles&gt;&lt;title&gt;Profile of bioactive compounds in Syzygium cumini-a review&lt;/title&gt;&lt;secondary-title&gt;J. Pharm. Res&lt;/secondary-title&gt;&lt;/titles&gt;&lt;periodical&gt;&lt;full-title&gt;J. Pharm. Res&lt;/full-title&gt;&lt;/periodical&gt;&lt;pages&gt;4548-4553&lt;/pages&gt;&lt;volume&gt;5&lt;/volume&gt;&lt;number&gt;8&lt;/number&gt;&lt;dates&gt;&lt;year&gt;2012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7F7155D0" w14:textId="77777777" w:rsidTr="00700E47">
        <w:tc>
          <w:tcPr>
            <w:tcW w:w="232" w:type="pct"/>
            <w:vAlign w:val="center"/>
          </w:tcPr>
          <w:p w14:paraId="2A30F80C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353" w:type="pct"/>
            <w:vAlign w:val="center"/>
          </w:tcPr>
          <w:p w14:paraId="33A8B150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.18</w:t>
            </w:r>
          </w:p>
        </w:tc>
        <w:tc>
          <w:tcPr>
            <w:tcW w:w="432" w:type="pct"/>
            <w:vAlign w:val="center"/>
          </w:tcPr>
          <w:p w14:paraId="69A71271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90</w:t>
            </w:r>
          </w:p>
        </w:tc>
        <w:tc>
          <w:tcPr>
            <w:tcW w:w="815" w:type="pct"/>
            <w:vAlign w:val="center"/>
          </w:tcPr>
          <w:p w14:paraId="497B64B9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1DD3E7B9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90.079038</w:t>
            </w:r>
          </w:p>
        </w:tc>
        <w:tc>
          <w:tcPr>
            <w:tcW w:w="547" w:type="pct"/>
            <w:vAlign w:val="center"/>
          </w:tcPr>
          <w:p w14:paraId="656D67D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32" w:type="pct"/>
            <w:vAlign w:val="center"/>
          </w:tcPr>
          <w:p w14:paraId="31368A50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ianidanol</w:t>
            </w:r>
            <w:proofErr w:type="spellEnd"/>
          </w:p>
        </w:tc>
        <w:tc>
          <w:tcPr>
            <w:tcW w:w="608" w:type="pct"/>
            <w:vAlign w:val="center"/>
          </w:tcPr>
          <w:p w14:paraId="1464F0AA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hhikara&lt;/Author&gt;&lt;Year&gt;2018&lt;/Year&gt;&lt;RecNum&gt;3967&lt;/RecNum&gt;&lt;DisplayText&gt;&lt;style face="superscript"&gt;2&lt;/style&gt;&lt;/DisplayText&gt;&lt;record&gt;&lt;rec-number&gt;3967&lt;/rec-number&gt;&lt;foreign-keys&gt;&lt;key app="EN" db-id="z0w9ddx9m5xtd6eeetop50alxeaprdtf5ztt" timestamp="1638165399"&gt;3967&lt;/key&gt;&lt;/foreign-keys&gt;&lt;ref-type name="Journal Article"&gt;17&lt;/ref-type&gt;&lt;contributors&gt;&lt;authors&gt;&lt;author&gt;Chhikara, Navnidhi&lt;/author&gt;&lt;author&gt;Kaur, Ravinder&lt;/author&gt;&lt;author&gt;Jaglan, Sundeep&lt;/author&gt;&lt;author&gt;Sharma, Paras&lt;/author&gt;&lt;author&gt;Gat, Yogesh&lt;/author&gt;&lt;author&gt;Panghal, Anil&lt;/author&gt;&lt;/authors&gt;&lt;/contributors&gt;&lt;titles&gt;&lt;title&gt;Bioactive compounds and pharmacological and food applications of Syzygium cumini–a review&lt;/title&gt;&lt;secondary-title&gt;Food &amp;amp; function&lt;/secondary-title&gt;&lt;/titles&gt;&lt;periodical&gt;&lt;full-title&gt;Food &amp;amp; function&lt;/full-title&gt;&lt;/periodical&gt;&lt;pages&gt;6096-6115&lt;/pages&gt;&lt;volume&gt;9&lt;/volume&gt;&lt;number&gt;12&lt;/number&gt;&lt;dates&gt;&lt;year&gt;2018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6F7814D4" w14:textId="77777777" w:rsidTr="00700E47">
        <w:tc>
          <w:tcPr>
            <w:tcW w:w="232" w:type="pct"/>
            <w:vAlign w:val="center"/>
          </w:tcPr>
          <w:p w14:paraId="39F60546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353" w:type="pct"/>
            <w:vAlign w:val="center"/>
          </w:tcPr>
          <w:p w14:paraId="2E3519E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9.42</w:t>
            </w:r>
          </w:p>
        </w:tc>
        <w:tc>
          <w:tcPr>
            <w:tcW w:w="432" w:type="pct"/>
            <w:vAlign w:val="center"/>
          </w:tcPr>
          <w:p w14:paraId="462EC99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73</w:t>
            </w:r>
          </w:p>
        </w:tc>
        <w:tc>
          <w:tcPr>
            <w:tcW w:w="815" w:type="pct"/>
            <w:vAlign w:val="center"/>
          </w:tcPr>
          <w:p w14:paraId="0BF7B10C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384FC604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72.068473</w:t>
            </w:r>
          </w:p>
        </w:tc>
        <w:tc>
          <w:tcPr>
            <w:tcW w:w="547" w:type="pct"/>
            <w:vAlign w:val="center"/>
          </w:tcPr>
          <w:p w14:paraId="676C6B2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5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5</w:t>
            </w:r>
          </w:p>
        </w:tc>
        <w:tc>
          <w:tcPr>
            <w:tcW w:w="1232" w:type="pct"/>
            <w:vAlign w:val="center"/>
          </w:tcPr>
          <w:p w14:paraId="4558BAD9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butin</w:t>
            </w:r>
            <w:proofErr w:type="spellEnd"/>
          </w:p>
        </w:tc>
        <w:tc>
          <w:tcPr>
            <w:tcW w:w="608" w:type="pct"/>
            <w:vAlign w:val="center"/>
          </w:tcPr>
          <w:p w14:paraId="7804E953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Ramya&lt;/Author&gt;&lt;Year&gt;2012&lt;/Year&gt;&lt;RecNum&gt;5174&lt;/RecNum&gt;&lt;DisplayText&gt;&lt;style face="superscript"&gt;1&lt;/style&gt;&lt;/DisplayText&gt;&lt;record&gt;&lt;rec-number&gt;5174&lt;/rec-number&gt;&lt;foreign-keys&gt;&lt;key app="EN" db-id="z0w9ddx9m5xtd6eeetop50alxeaprdtf5ztt" timestamp="1716354446"&gt;5174&lt;/key&gt;&lt;/foreign-keys&gt;&lt;ref-type name="Journal Article"&gt;17&lt;/ref-type&gt;&lt;contributors&gt;&lt;authors&gt;&lt;author&gt;Ramya, S&lt;/author&gt;&lt;author&gt;Neethirajan, K&lt;/author&gt;&lt;author&gt;Jayakumararaj, R&lt;/author&gt;&lt;/authors&gt;&lt;/contributors&gt;&lt;titles&gt;&lt;title&gt;Profile of bioactive compounds in Syzygium cumini-a review&lt;/title&gt;&lt;secondary-title&gt;J. Pharm. Res&lt;/secondary-title&gt;&lt;/titles&gt;&lt;periodical&gt;&lt;full-title&gt;J. Pharm. Res&lt;/full-title&gt;&lt;/periodical&gt;&lt;pages&gt;4548-4553&lt;/pages&gt;&lt;volume&gt;5&lt;/volume&gt;&lt;number&gt;8&lt;/number&gt;&lt;dates&gt;&lt;year&gt;2012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65B99FDB" w14:textId="77777777" w:rsidTr="00700E47">
        <w:tc>
          <w:tcPr>
            <w:tcW w:w="232" w:type="pct"/>
            <w:vAlign w:val="center"/>
          </w:tcPr>
          <w:p w14:paraId="6CC3F6A2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353" w:type="pct"/>
            <w:vAlign w:val="center"/>
          </w:tcPr>
          <w:p w14:paraId="34D99B2A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5.82</w:t>
            </w:r>
          </w:p>
        </w:tc>
        <w:tc>
          <w:tcPr>
            <w:tcW w:w="432" w:type="pct"/>
            <w:vAlign w:val="center"/>
          </w:tcPr>
          <w:p w14:paraId="1B226CE8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00</w:t>
            </w:r>
          </w:p>
        </w:tc>
        <w:tc>
          <w:tcPr>
            <w:tcW w:w="815" w:type="pct"/>
            <w:vAlign w:val="center"/>
          </w:tcPr>
          <w:p w14:paraId="12B8C12C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54D77400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00.063388</w:t>
            </w:r>
          </w:p>
        </w:tc>
        <w:tc>
          <w:tcPr>
            <w:tcW w:w="547" w:type="pct"/>
            <w:vAlign w:val="center"/>
          </w:tcPr>
          <w:p w14:paraId="6889F49F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6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1232" w:type="pct"/>
            <w:vAlign w:val="center"/>
          </w:tcPr>
          <w:p w14:paraId="0F7A62B0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kaempferide</w:t>
            </w:r>
          </w:p>
        </w:tc>
        <w:tc>
          <w:tcPr>
            <w:tcW w:w="608" w:type="pct"/>
            <w:vAlign w:val="center"/>
          </w:tcPr>
          <w:p w14:paraId="6528B521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Ramya&lt;/Author&gt;&lt;Year&gt;2012&lt;/Year&gt;&lt;RecNum&gt;5174&lt;/RecNum&gt;&lt;DisplayText&gt;&lt;style face="superscript"&gt;1&lt;/style&gt;&lt;/DisplayText&gt;&lt;record&gt;&lt;rec-number&gt;5174&lt;/rec-number&gt;&lt;foreign-keys&gt;&lt;key app="EN" db-id="z0w9ddx9m5xtd6eeetop50alxeaprdtf5ztt" timestamp="1716354446"&gt;5174&lt;/key&gt;&lt;/foreign-keys&gt;&lt;ref-type name="Journal Article"&gt;17&lt;/ref-type&gt;&lt;contributors&gt;&lt;authors&gt;&lt;author&gt;Ramya, S&lt;/author&gt;&lt;author&gt;Neethirajan, K&lt;/author&gt;&lt;author&gt;Jayakumararaj, R&lt;/author&gt;&lt;/authors&gt;&lt;/contributors&gt;&lt;titles&gt;&lt;title&gt;Profile of bioactive compounds in Syzygium cumini-a review&lt;/title&gt;&lt;secondary-title&gt;J. Pharm. Res&lt;/secondary-title&gt;&lt;/titles&gt;&lt;periodical&gt;&lt;full-title&gt;J. Pharm. Res&lt;/full-title&gt;&lt;/periodical&gt;&lt;pages&gt;4548-4553&lt;/pages&gt;&lt;volume&gt;5&lt;/volume&gt;&lt;number&gt;8&lt;/number&gt;&lt;dates&gt;&lt;year&gt;2012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7986D8F1" w14:textId="77777777" w:rsidTr="00700E47">
        <w:tc>
          <w:tcPr>
            <w:tcW w:w="232" w:type="pct"/>
            <w:vAlign w:val="center"/>
          </w:tcPr>
          <w:p w14:paraId="1D3691D7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353" w:type="pct"/>
            <w:vAlign w:val="center"/>
          </w:tcPr>
          <w:p w14:paraId="5185B38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.27</w:t>
            </w:r>
          </w:p>
        </w:tc>
        <w:tc>
          <w:tcPr>
            <w:tcW w:w="432" w:type="pct"/>
            <w:vAlign w:val="center"/>
          </w:tcPr>
          <w:p w14:paraId="11462F3F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26</w:t>
            </w:r>
          </w:p>
        </w:tc>
        <w:tc>
          <w:tcPr>
            <w:tcW w:w="815" w:type="pct"/>
            <w:vAlign w:val="center"/>
          </w:tcPr>
          <w:p w14:paraId="4C8F4380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2F1D678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26.09938</w:t>
            </w:r>
          </w:p>
        </w:tc>
        <w:tc>
          <w:tcPr>
            <w:tcW w:w="547" w:type="pct"/>
            <w:vAlign w:val="center"/>
          </w:tcPr>
          <w:p w14:paraId="1618B02F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5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4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232" w:type="pct"/>
            <w:vAlign w:val="center"/>
          </w:tcPr>
          <w:p w14:paraId="4C2BB944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4′-hydroxyflavan</w:t>
            </w:r>
          </w:p>
        </w:tc>
        <w:tc>
          <w:tcPr>
            <w:tcW w:w="608" w:type="pct"/>
            <w:vAlign w:val="center"/>
          </w:tcPr>
          <w:p w14:paraId="446F3667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Bijauliya&lt;/Author&gt;&lt;Year&gt;2017&lt;/Year&gt;&lt;RecNum&gt;5176&lt;/RecNum&gt;&lt;DisplayText&gt;&lt;style face="superscript"&gt;3&lt;/style&gt;&lt;/DisplayText&gt;&lt;record&gt;&lt;rec-number&gt;5176&lt;/rec-number&gt;&lt;foreign-keys&gt;&lt;key app="EN" db-id="z0w9ddx9m5xtd6eeetop50alxeaprdtf5ztt" timestamp="1716354640"&gt;5176&lt;/key&gt;&lt;/foreign-keys&gt;&lt;ref-type name="Journal Article"&gt;17&lt;/ref-type&gt;&lt;contributors&gt;&lt;authors&gt;&lt;author&gt;Bijauliya, Rohit Kumar&lt;/author&gt;&lt;author&gt;Alok, Shashi&lt;/author&gt;&lt;author&gt;Singh, Man&lt;/author&gt;&lt;author&gt;Mishra, Shanti Bhushan&lt;/author&gt;&lt;/authors&gt;&lt;/contributors&gt;&lt;titles&gt;&lt;title&gt;Morphology, phytochemistry and pharmacology of Syzygium cumini (Linn.)-an overview&lt;/title&gt;&lt;secondary-title&gt;International Journal of Pharmaceutical Sciences and Research&lt;/secondary-title&gt;&lt;/titles&gt;&lt;periodical&gt;&lt;full-title&gt;International Journal of Pharmaceutical Sciences and Research&lt;/full-title&gt;&lt;/periodical&gt;&lt;pages&gt;2360-2371&lt;/pages&gt;&lt;volume&gt;8&lt;/volume&gt;&lt;number&gt;6&lt;/number&gt;&lt;dates&gt;&lt;year&gt;2017&lt;/year&gt;&lt;/dates&gt;&lt;isbn&gt;0975-8232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3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3BB48E19" w14:textId="77777777" w:rsidTr="00700E47">
        <w:tc>
          <w:tcPr>
            <w:tcW w:w="232" w:type="pct"/>
            <w:vAlign w:val="center"/>
          </w:tcPr>
          <w:p w14:paraId="453D995A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353" w:type="pct"/>
            <w:vAlign w:val="center"/>
          </w:tcPr>
          <w:p w14:paraId="6730D8A6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0.07</w:t>
            </w:r>
          </w:p>
        </w:tc>
        <w:tc>
          <w:tcPr>
            <w:tcW w:w="432" w:type="pct"/>
            <w:vAlign w:val="center"/>
          </w:tcPr>
          <w:p w14:paraId="57F45908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04</w:t>
            </w:r>
          </w:p>
        </w:tc>
        <w:tc>
          <w:tcPr>
            <w:tcW w:w="815" w:type="pct"/>
            <w:vAlign w:val="center"/>
          </w:tcPr>
          <w:p w14:paraId="540863F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60F0EA2D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04.058303</w:t>
            </w:r>
          </w:p>
        </w:tc>
        <w:tc>
          <w:tcPr>
            <w:tcW w:w="547" w:type="pct"/>
            <w:vAlign w:val="center"/>
          </w:tcPr>
          <w:p w14:paraId="1554B790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5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7</w:t>
            </w:r>
          </w:p>
        </w:tc>
        <w:tc>
          <w:tcPr>
            <w:tcW w:w="1232" w:type="pct"/>
            <w:vAlign w:val="center"/>
          </w:tcPr>
          <w:p w14:paraId="6E12C269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taxifolin</w:t>
            </w:r>
            <w:proofErr w:type="spellEnd"/>
          </w:p>
        </w:tc>
        <w:tc>
          <w:tcPr>
            <w:tcW w:w="608" w:type="pct"/>
            <w:vAlign w:val="center"/>
          </w:tcPr>
          <w:p w14:paraId="60B931B3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ingh&lt;/Author&gt;&lt;Year&gt;2018&lt;/Year&gt;&lt;RecNum&gt;3915&lt;/RecNum&gt;&lt;DisplayText&gt;&lt;style face="superscript"&gt;4&lt;/style&gt;&lt;/DisplayText&gt;&lt;record&gt;&lt;rec-number&gt;3915&lt;/rec-number&gt;&lt;foreign-keys&gt;&lt;key app="EN" db-id="z0w9ddx9m5xtd6eeetop50alxeaprdtf5ztt" timestamp="1636686224"&gt;3915&lt;/key&gt;&lt;/foreign-keys&gt;&lt;ref-type name="Journal Article"&gt;17&lt;/ref-type&gt;&lt;contributors&gt;&lt;authors&gt;&lt;author&gt;Singh, Balwinder&lt;/author&gt;&lt;author&gt;Singh, Jatinder Pal&lt;/author&gt;&lt;author&gt;Kaur, Amritpal&lt;/author&gt;&lt;author&gt;Singh, Narpinder&lt;/author&gt;&lt;/authors&gt;&lt;/contributors&gt;&lt;titles&gt;&lt;title&gt;Insights into the phenolic compounds present in jambolan (Syzygium cumini) along with their health-promoting effects&lt;/title&gt;&lt;secondary-title&gt;International Journal of Food Science &amp;amp; Technology&lt;/secondary-title&gt;&lt;/titles&gt;&lt;periodical&gt;&lt;full-title&gt;International Journal of Food Science &amp;amp; Technology&lt;/full-title&gt;&lt;/periodical&gt;&lt;pages&gt;2431-2447&lt;/pages&gt;&lt;volume&gt;53&lt;/volume&gt;&lt;number&gt;11&lt;/number&gt;&lt;dates&gt;&lt;year&gt;2018&lt;/year&gt;&lt;/dates&gt;&lt;isbn&gt;0950-5423&lt;/isbn&gt;&lt;urls&gt;&lt;related-urls&gt;&lt;url&gt;https://ifst.onlinelibrary.wiley.com/doi/abs/10.1111/ijfs.13841&lt;/url&gt;&lt;/related-urls&gt;&lt;/urls&gt;&lt;electronic-resource-num&gt;https://doi.org/10.1111/ijfs.13841&lt;/electronic-resource-num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4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60754E6F" w14:textId="77777777" w:rsidTr="00700E47">
        <w:tc>
          <w:tcPr>
            <w:tcW w:w="232" w:type="pct"/>
            <w:vAlign w:val="center"/>
          </w:tcPr>
          <w:p w14:paraId="18BC2868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353" w:type="pct"/>
            <w:vAlign w:val="center"/>
          </w:tcPr>
          <w:p w14:paraId="0566D0A9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0.63</w:t>
            </w:r>
          </w:p>
        </w:tc>
        <w:tc>
          <w:tcPr>
            <w:tcW w:w="432" w:type="pct"/>
            <w:vAlign w:val="center"/>
          </w:tcPr>
          <w:p w14:paraId="545FA3AF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57</w:t>
            </w:r>
          </w:p>
        </w:tc>
        <w:tc>
          <w:tcPr>
            <w:tcW w:w="815" w:type="pct"/>
            <w:vAlign w:val="center"/>
          </w:tcPr>
          <w:p w14:paraId="74174491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3BAE6045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56.24023</w:t>
            </w:r>
          </w:p>
        </w:tc>
        <w:tc>
          <w:tcPr>
            <w:tcW w:w="547" w:type="pct"/>
            <w:vAlign w:val="center"/>
          </w:tcPr>
          <w:p w14:paraId="2BAFF8A1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6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3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232" w:type="pct"/>
            <w:vAlign w:val="center"/>
          </w:tcPr>
          <w:p w14:paraId="18E20FDB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palmitic acid</w:t>
            </w:r>
          </w:p>
        </w:tc>
        <w:tc>
          <w:tcPr>
            <w:tcW w:w="608" w:type="pct"/>
            <w:vAlign w:val="center"/>
          </w:tcPr>
          <w:p w14:paraId="33871675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Ayyanar&lt;/Author&gt;&lt;Year&gt;2012&lt;/Year&gt;&lt;RecNum&gt;3829&lt;/RecNum&gt;&lt;DisplayText&gt;&lt;style face="superscript"&gt;5&lt;/style&gt;&lt;/DisplayText&gt;&lt;record&gt;&lt;rec-number&gt;3829&lt;/rec-number&gt;&lt;foreign-keys&gt;&lt;key app="EN" db-id="z0w9ddx9m5xtd6eeetop50alxeaprdtf5ztt" timestamp="1636686224"&gt;3829&lt;/key&gt;&lt;/foreign-keys&gt;&lt;ref-type name="Journal Article"&gt;17&lt;/ref-type&gt;&lt;contributors&gt;&lt;authors&gt;&lt;author&gt;Ayyanar, Muniappan&lt;/author&gt;&lt;author&gt;Subash-Babu, Pandurangan&lt;/author&gt;&lt;/authors&gt;&lt;/contributors&gt;&lt;titles&gt;&lt;title&gt;Syzygium cumini (L.) Skeels: A review of its phytochemical constituents and traditional uses&lt;/title&gt;&lt;secondary-title&gt;Asian Pacific journal of tropical biomedicine&lt;/secondary-title&gt;&lt;/titles&gt;&lt;periodical&gt;&lt;full-title&gt;Asian Pacific journal of tropical biomedicine&lt;/full-title&gt;&lt;/periodical&gt;&lt;pages&gt;240-246&lt;/pages&gt;&lt;volume&gt;2&lt;/volume&gt;&lt;number&gt;3&lt;/number&gt;&lt;dates&gt;&lt;year&gt;2012&lt;/year&gt;&lt;/dates&gt;&lt;isbn&gt;2221-1691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5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7C36BA05" w14:textId="77777777" w:rsidTr="00700E47">
        <w:tc>
          <w:tcPr>
            <w:tcW w:w="232" w:type="pct"/>
            <w:vAlign w:val="center"/>
          </w:tcPr>
          <w:p w14:paraId="0F4EE08E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353" w:type="pct"/>
            <w:vAlign w:val="center"/>
          </w:tcPr>
          <w:p w14:paraId="60094E19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2.28</w:t>
            </w:r>
          </w:p>
        </w:tc>
        <w:tc>
          <w:tcPr>
            <w:tcW w:w="432" w:type="pct"/>
            <w:vAlign w:val="center"/>
          </w:tcPr>
          <w:p w14:paraId="6005FCDB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78</w:t>
            </w:r>
          </w:p>
        </w:tc>
        <w:tc>
          <w:tcPr>
            <w:tcW w:w="815" w:type="pct"/>
            <w:vAlign w:val="center"/>
          </w:tcPr>
          <w:p w14:paraId="60C24D5A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191E4FD6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78.224580204</w:t>
            </w:r>
          </w:p>
        </w:tc>
        <w:tc>
          <w:tcPr>
            <w:tcW w:w="547" w:type="pct"/>
            <w:vAlign w:val="center"/>
          </w:tcPr>
          <w:p w14:paraId="3AE98BED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3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232" w:type="pct"/>
            <w:vAlign w:val="center"/>
          </w:tcPr>
          <w:p w14:paraId="2CA9CC01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punic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</w:t>
            </w:r>
          </w:p>
        </w:tc>
        <w:tc>
          <w:tcPr>
            <w:tcW w:w="608" w:type="pct"/>
            <w:vAlign w:val="center"/>
          </w:tcPr>
          <w:p w14:paraId="09041217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hagas&lt;/Author&gt;&lt;Year&gt;2015&lt;/Year&gt;&lt;RecNum&gt;3840&lt;/RecNum&gt;&lt;DisplayText&gt;&lt;style face="superscript"&gt;6&lt;/style&gt;&lt;/DisplayText&gt;&lt;record&gt;&lt;rec-number&gt;3840&lt;/rec-number&gt;&lt;foreign-keys&gt;&lt;key app="EN" db-id="z0w9ddx9m5xtd6eeetop50alxeaprdtf5ztt" timestamp="1636686224"&gt;3840&lt;/key&gt;&lt;/foreign-keys&gt;&lt;ref-type name="Journal Article"&gt;17&lt;/ref-type&gt;&lt;contributors&gt;&lt;authors&gt;&lt;author&gt;Chagas, Vinicyus Teles&lt;/author&gt;&lt;author&gt;França, Lucas Martins&lt;/author&gt;&lt;author&gt;Malik, Sonia&lt;/author&gt;&lt;author&gt;Paes, Antonio Marcus de Andrade&lt;/author&gt;&lt;/authors&gt;&lt;/contributors&gt;&lt;titles&gt;&lt;title&gt;Syzygium cumini (L.) skeels: a prominent source of bioactive molecules against cardiometabolic diseases&lt;/title&gt;&lt;secondary-title&gt;Frontiers in pharmacology&lt;/secondary-title&gt;&lt;/titles&gt;&lt;periodical&gt;&lt;full-title&gt;Frontiers in pharmacology&lt;/full-title&gt;&lt;/periodical&gt;&lt;pages&gt;259&lt;/pages&gt;&lt;volume&gt;6&lt;/volume&gt;&lt;dates&gt;&lt;year&gt;2015&lt;/year&gt;&lt;/dates&gt;&lt;isbn&gt;1663-9812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6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4B03A22E" w14:textId="77777777" w:rsidTr="00700E47">
        <w:tc>
          <w:tcPr>
            <w:tcW w:w="232" w:type="pct"/>
            <w:vAlign w:val="center"/>
          </w:tcPr>
          <w:p w14:paraId="5A8B3E76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353" w:type="pct"/>
            <w:vAlign w:val="center"/>
          </w:tcPr>
          <w:p w14:paraId="2AE81D65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4.50</w:t>
            </w:r>
          </w:p>
        </w:tc>
        <w:tc>
          <w:tcPr>
            <w:tcW w:w="432" w:type="pct"/>
            <w:vAlign w:val="center"/>
          </w:tcPr>
          <w:p w14:paraId="25BC6E14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22</w:t>
            </w:r>
          </w:p>
        </w:tc>
        <w:tc>
          <w:tcPr>
            <w:tcW w:w="815" w:type="pct"/>
            <w:vAlign w:val="center"/>
          </w:tcPr>
          <w:p w14:paraId="48D7CC8F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81" w:type="pct"/>
            <w:vAlign w:val="center"/>
          </w:tcPr>
          <w:p w14:paraId="19CF54E1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22.198365</w:t>
            </w:r>
          </w:p>
        </w:tc>
        <w:tc>
          <w:tcPr>
            <w:tcW w:w="547" w:type="pct"/>
            <w:vAlign w:val="center"/>
          </w:tcPr>
          <w:p w14:paraId="41F807CA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5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6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</w:p>
        </w:tc>
        <w:tc>
          <w:tcPr>
            <w:tcW w:w="1232" w:type="pct"/>
            <w:vAlign w:val="center"/>
          </w:tcPr>
          <w:p w14:paraId="634FB83B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edrol</w:t>
            </w:r>
            <w:proofErr w:type="spellEnd"/>
          </w:p>
        </w:tc>
        <w:tc>
          <w:tcPr>
            <w:tcW w:w="608" w:type="pct"/>
            <w:vAlign w:val="center"/>
          </w:tcPr>
          <w:p w14:paraId="045BA633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atpute&lt;/Author&gt;&lt;Year&gt;2018&lt;/Year&gt;&lt;RecNum&gt;5177&lt;/RecNum&gt;&lt;DisplayText&gt;&lt;style face="superscript"&gt;7&lt;/style&gt;&lt;/DisplayText&gt;&lt;record&gt;&lt;rec-number&gt;5177&lt;/rec-number&gt;&lt;foreign-keys&gt;&lt;key app="EN" db-id="z0w9ddx9m5xtd6eeetop50alxeaprdtf5ztt" timestamp="1716354879"&gt;5177&lt;/key&gt;&lt;/foreign-keys&gt;&lt;ref-type name="Journal Article"&gt;17&lt;/ref-type&gt;&lt;contributors&gt;&lt;authors&gt;&lt;author&gt;Satpute, SB&lt;/author&gt;&lt;author&gt;Vanmare, DJ&lt;/author&gt;&lt;author&gt;Samarthnagar, Aurangabad&lt;/author&gt;&lt;/authors&gt;&lt;/contributors&gt;&lt;titles&gt;&lt;title&gt;Phytochemical Screening of leaf extract of Syzygium Cumini L. by HRLC-MS spectra method&lt;/title&gt;&lt;secondary-title&gt;Int. JS Res. Sci&lt;/secondary-title&gt;&lt;/titles&gt;&lt;periodical&gt;&lt;full-title&gt;Int. JS Res. Sci&lt;/full-title&gt;&lt;/periodical&gt;&lt;pages&gt;33-37&lt;/pages&gt;&lt;volume&gt;4&lt;/volume&gt;&lt;dates&gt;&lt;year&gt;2018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7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307B1ECA" w14:textId="77777777" w:rsidTr="00700E47">
        <w:tc>
          <w:tcPr>
            <w:tcW w:w="232" w:type="pct"/>
            <w:vAlign w:val="center"/>
          </w:tcPr>
          <w:p w14:paraId="6571ACA1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353" w:type="pct"/>
            <w:vAlign w:val="center"/>
          </w:tcPr>
          <w:p w14:paraId="54F8883C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.67</w:t>
            </w:r>
          </w:p>
        </w:tc>
        <w:tc>
          <w:tcPr>
            <w:tcW w:w="432" w:type="pct"/>
            <w:vAlign w:val="center"/>
          </w:tcPr>
          <w:p w14:paraId="5D8F4747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80</w:t>
            </w:r>
          </w:p>
        </w:tc>
        <w:tc>
          <w:tcPr>
            <w:tcW w:w="815" w:type="pct"/>
            <w:vAlign w:val="center"/>
          </w:tcPr>
          <w:p w14:paraId="5CAE54B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26F40BB4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80.042259</w:t>
            </w:r>
          </w:p>
        </w:tc>
        <w:tc>
          <w:tcPr>
            <w:tcW w:w="547" w:type="pct"/>
            <w:vAlign w:val="center"/>
          </w:tcPr>
          <w:p w14:paraId="7B71C676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9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32" w:type="pct"/>
            <w:vAlign w:val="center"/>
          </w:tcPr>
          <w:p w14:paraId="56D7A769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affe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</w:t>
            </w:r>
          </w:p>
        </w:tc>
        <w:tc>
          <w:tcPr>
            <w:tcW w:w="608" w:type="pct"/>
            <w:vAlign w:val="center"/>
          </w:tcPr>
          <w:p w14:paraId="2A3E3B71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Ramya&lt;/Author&gt;&lt;Year&gt;2012&lt;/Year&gt;&lt;RecNum&gt;5174&lt;/RecNum&gt;&lt;DisplayText&gt;&lt;style face="superscript"&gt;1&lt;/style&gt;&lt;/DisplayText&gt;&lt;record&gt;&lt;rec-number&gt;5174&lt;/rec-number&gt;&lt;foreign-keys&gt;&lt;key app="EN" db-id="z0w9ddx9m5xtd6eeetop50alxeaprdtf5ztt" timestamp="1716354446"&gt;5174&lt;/key&gt;&lt;/foreign-keys&gt;&lt;ref-type name="Journal Article"&gt;17&lt;/ref-type&gt;&lt;contributors&gt;&lt;authors&gt;&lt;author&gt;Ramya, S&lt;/author&gt;&lt;author&gt;Neethirajan, K&lt;/author&gt;&lt;author&gt;Jayakumararaj, R&lt;/author&gt;&lt;/authors&gt;&lt;/contributors&gt;&lt;titles&gt;&lt;title&gt;Profile of bioactive compounds in Syzygium cumini-a review&lt;/title&gt;&lt;secondary-title&gt;J. Pharm. Res&lt;/secondary-title&gt;&lt;/titles&gt;&lt;periodical&gt;&lt;full-title&gt;J. Pharm. Res&lt;/full-title&gt;&lt;/periodical&gt;&lt;pages&gt;4548-4553&lt;/pages&gt;&lt;volume&gt;5&lt;/volume&gt;&lt;number&gt;8&lt;/number&gt;&lt;dates&gt;&lt;year&gt;2012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300E9ACA" w14:textId="77777777" w:rsidTr="00700E47">
        <w:tc>
          <w:tcPr>
            <w:tcW w:w="232" w:type="pct"/>
            <w:vAlign w:val="center"/>
          </w:tcPr>
          <w:p w14:paraId="7E5902D2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353" w:type="pct"/>
            <w:vAlign w:val="center"/>
          </w:tcPr>
          <w:p w14:paraId="37CE3185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.74</w:t>
            </w:r>
          </w:p>
        </w:tc>
        <w:tc>
          <w:tcPr>
            <w:tcW w:w="432" w:type="pct"/>
            <w:vAlign w:val="center"/>
          </w:tcPr>
          <w:p w14:paraId="7C4E7F46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66</w:t>
            </w:r>
          </w:p>
        </w:tc>
        <w:tc>
          <w:tcPr>
            <w:tcW w:w="815" w:type="pct"/>
            <w:vAlign w:val="center"/>
          </w:tcPr>
          <w:p w14:paraId="6A7596F7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3C2D695B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66.062994</w:t>
            </w:r>
          </w:p>
        </w:tc>
        <w:tc>
          <w:tcPr>
            <w:tcW w:w="547" w:type="pct"/>
            <w:vAlign w:val="center"/>
          </w:tcPr>
          <w:p w14:paraId="352FA9EA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9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232" w:type="pct"/>
            <w:vAlign w:val="center"/>
          </w:tcPr>
          <w:p w14:paraId="00965865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(3-hydroxyphenyl)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propano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</w:t>
            </w:r>
          </w:p>
        </w:tc>
        <w:tc>
          <w:tcPr>
            <w:tcW w:w="608" w:type="pct"/>
            <w:vAlign w:val="center"/>
          </w:tcPr>
          <w:p w14:paraId="22C9BAC3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ingh&lt;/Author&gt;&lt;Year&gt;2018&lt;/Year&gt;&lt;RecNum&gt;3915&lt;/RecNum&gt;&lt;DisplayText&gt;&lt;style face="superscript"&gt;4&lt;/style&gt;&lt;/DisplayText&gt;&lt;record&gt;&lt;rec-number&gt;3915&lt;/rec-number&gt;&lt;foreign-keys&gt;&lt;key app="EN" db-id="z0w9ddx9m5xtd6eeetop50alxeaprdtf5ztt" timestamp="1636686224"&gt;3915&lt;/key&gt;&lt;/foreign-keys&gt;&lt;ref-type name="Journal Article"&gt;17&lt;/ref-type&gt;&lt;contributors&gt;&lt;authors&gt;&lt;author&gt;Singh, Balwinder&lt;/author&gt;&lt;author&gt;Singh, Jatinder Pal&lt;/author&gt;&lt;author&gt;Kaur, Amritpal&lt;/author&gt;&lt;author&gt;Singh, Narpinder&lt;/author&gt;&lt;/authors&gt;&lt;/contributors&gt;&lt;titles&gt;&lt;title&gt;Insights into the phenolic compounds present in jambolan (Syzygium cumini) along with their health-promoting effects&lt;/title&gt;&lt;secondary-title&gt;International Journal of Food Science &amp;amp; Technology&lt;/secondary-title&gt;&lt;/titles&gt;&lt;periodical&gt;&lt;full-title&gt;International Journal of Food Science &amp;amp; Technology&lt;/full-title&gt;&lt;/periodical&gt;&lt;pages&gt;2431-2447&lt;/pages&gt;&lt;volume&gt;53&lt;/volume&gt;&lt;number&gt;11&lt;/number&gt;&lt;dates&gt;&lt;year&gt;2018&lt;/year&gt;&lt;/dates&gt;&lt;isbn&gt;0950-5423&lt;/isbn&gt;&lt;urls&gt;&lt;related-urls&gt;&lt;url&gt;https://ifst.onlinelibrary.wiley.com/doi/abs/10.1111/ijfs.13841&lt;/url&gt;&lt;/related-urls&gt;&lt;/urls&gt;&lt;electronic-resource-num&gt;https://doi.org/10.1111/ijfs.13841&lt;/electronic-resource-num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4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06EEC8EE" w14:textId="77777777" w:rsidTr="00700E47">
        <w:tc>
          <w:tcPr>
            <w:tcW w:w="232" w:type="pct"/>
            <w:vAlign w:val="center"/>
          </w:tcPr>
          <w:p w14:paraId="3B551575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353" w:type="pct"/>
            <w:vAlign w:val="center"/>
          </w:tcPr>
          <w:p w14:paraId="4A24F21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.92</w:t>
            </w:r>
          </w:p>
        </w:tc>
        <w:tc>
          <w:tcPr>
            <w:tcW w:w="432" w:type="pct"/>
            <w:vAlign w:val="center"/>
          </w:tcPr>
          <w:p w14:paraId="0667867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96</w:t>
            </w:r>
          </w:p>
        </w:tc>
        <w:tc>
          <w:tcPr>
            <w:tcW w:w="815" w:type="pct"/>
            <w:vAlign w:val="center"/>
          </w:tcPr>
          <w:p w14:paraId="4C9F3D1B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13F80A88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96.073559</w:t>
            </w:r>
          </w:p>
        </w:tc>
        <w:tc>
          <w:tcPr>
            <w:tcW w:w="547" w:type="pct"/>
            <w:vAlign w:val="center"/>
          </w:tcPr>
          <w:p w14:paraId="2DB8AF17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32" w:type="pct"/>
            <w:vAlign w:val="center"/>
          </w:tcPr>
          <w:p w14:paraId="2121DB3A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xanthoxylin</w:t>
            </w:r>
            <w:proofErr w:type="spellEnd"/>
          </w:p>
        </w:tc>
        <w:tc>
          <w:tcPr>
            <w:tcW w:w="608" w:type="pct"/>
            <w:vAlign w:val="center"/>
          </w:tcPr>
          <w:p w14:paraId="2AE3F9B1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hagas&lt;/Author&gt;&lt;Year&gt;2015&lt;/Year&gt;&lt;RecNum&gt;3840&lt;/RecNum&gt;&lt;DisplayText&gt;&lt;style face="superscript"&gt;6&lt;/style&gt;&lt;/DisplayText&gt;&lt;record&gt;&lt;rec-number&gt;3840&lt;/rec-number&gt;&lt;foreign-keys&gt;&lt;key app="EN" db-id="z0w9ddx9m5xtd6eeetop50alxeaprdtf5ztt" timestamp="1636686224"&gt;3840&lt;/key&gt;&lt;/foreign-keys&gt;&lt;ref-type name="Journal Article"&gt;17&lt;/ref-type&gt;&lt;contributors&gt;&lt;authors&gt;&lt;author&gt;Chagas, Vinicyus Teles&lt;/author&gt;&lt;author&gt;França, Lucas Martins&lt;/author&gt;&lt;author&gt;Malik, Sonia&lt;/author&gt;&lt;author&gt;Paes, Antonio Marcus de Andrade&lt;/author&gt;&lt;/authors&gt;&lt;/contributors&gt;&lt;titles&gt;&lt;title&gt;Syzygium cumini (L.) skeels: a prominent source of bioactive molecules against cardiometabolic diseases&lt;/title&gt;&lt;secondary-title&gt;Frontiers in pharmacology&lt;/secondary-title&gt;&lt;/titles&gt;&lt;periodical&gt;&lt;full-title&gt;Frontiers in pharmacology&lt;/full-title&gt;&lt;/periodical&gt;&lt;pages&gt;259&lt;/pages&gt;&lt;volume&gt;6&lt;/volume&gt;&lt;dates&gt;&lt;year&gt;2015&lt;/year&gt;&lt;/dates&gt;&lt;isbn&gt;1663-9812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6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11E575A3" w14:textId="77777777" w:rsidTr="00700E47">
        <w:tc>
          <w:tcPr>
            <w:tcW w:w="232" w:type="pct"/>
            <w:vAlign w:val="center"/>
          </w:tcPr>
          <w:p w14:paraId="119F0CD5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353" w:type="pct"/>
            <w:vAlign w:val="center"/>
          </w:tcPr>
          <w:p w14:paraId="1DBC0DF7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.50</w:t>
            </w:r>
          </w:p>
        </w:tc>
        <w:tc>
          <w:tcPr>
            <w:tcW w:w="432" w:type="pct"/>
            <w:vAlign w:val="center"/>
          </w:tcPr>
          <w:p w14:paraId="52707440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94</w:t>
            </w:r>
          </w:p>
        </w:tc>
        <w:tc>
          <w:tcPr>
            <w:tcW w:w="815" w:type="pct"/>
            <w:vAlign w:val="center"/>
          </w:tcPr>
          <w:p w14:paraId="3F28ABF1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16591D96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94.057909</w:t>
            </w:r>
          </w:p>
        </w:tc>
        <w:tc>
          <w:tcPr>
            <w:tcW w:w="547" w:type="pct"/>
            <w:vAlign w:val="center"/>
          </w:tcPr>
          <w:p w14:paraId="73D0BF95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32" w:type="pct"/>
            <w:vAlign w:val="center"/>
          </w:tcPr>
          <w:p w14:paraId="2A52AAE5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ferul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</w:t>
            </w:r>
          </w:p>
        </w:tc>
        <w:tc>
          <w:tcPr>
            <w:tcW w:w="608" w:type="pct"/>
            <w:vAlign w:val="center"/>
          </w:tcPr>
          <w:p w14:paraId="4072DF18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hhikara&lt;/Author&gt;&lt;Year&gt;2018&lt;/Year&gt;&lt;RecNum&gt;3967&lt;/RecNum&gt;&lt;DisplayText&gt;&lt;style face="superscript"&gt;2&lt;/style&gt;&lt;/DisplayText&gt;&lt;record&gt;&lt;rec-number&gt;3967&lt;/rec-number&gt;&lt;foreign-keys&gt;&lt;key app="EN" db-id="z0w9ddx9m5xtd6eeetop50alxeaprdtf5ztt" timestamp="1638165399"&gt;3967&lt;/key&gt;&lt;/foreign-keys&gt;&lt;ref-type name="Journal Article"&gt;17&lt;/ref-type&gt;&lt;contributors&gt;&lt;authors&gt;&lt;author&gt;Chhikara, Navnidhi&lt;/author&gt;&lt;author&gt;Kaur, Ravinder&lt;/author&gt;&lt;author&gt;Jaglan, Sundeep&lt;/author&gt;&lt;author&gt;Sharma, Paras&lt;/author&gt;&lt;author&gt;Gat, Yogesh&lt;/author&gt;&lt;author&gt;Panghal, Anil&lt;/author&gt;&lt;/authors&gt;&lt;/contributors&gt;&lt;titles&gt;&lt;title&gt;Bioactive compounds and pharmacological and food applications of Syzygium cumini–a review&lt;/title&gt;&lt;secondary-title&gt;Food &amp;amp; function&lt;/secondary-title&gt;&lt;/titles&gt;&lt;periodical&gt;&lt;full-title&gt;Food &amp;amp; function&lt;/full-title&gt;&lt;/periodical&gt;&lt;pages&gt;6096-6115&lt;/pages&gt;&lt;volume&gt;9&lt;/volume&gt;&lt;number&gt;12&lt;/number&gt;&lt;dates&gt;&lt;year&gt;2018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4DC92A11" w14:textId="77777777" w:rsidTr="00700E47">
        <w:tc>
          <w:tcPr>
            <w:tcW w:w="232" w:type="pct"/>
            <w:vAlign w:val="center"/>
          </w:tcPr>
          <w:p w14:paraId="2ADEA07E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353" w:type="pct"/>
            <w:vAlign w:val="center"/>
          </w:tcPr>
          <w:p w14:paraId="39BFD70B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.82</w:t>
            </w:r>
          </w:p>
        </w:tc>
        <w:tc>
          <w:tcPr>
            <w:tcW w:w="432" w:type="pct"/>
            <w:vAlign w:val="center"/>
          </w:tcPr>
          <w:p w14:paraId="0FA98F99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92</w:t>
            </w:r>
          </w:p>
        </w:tc>
        <w:tc>
          <w:tcPr>
            <w:tcW w:w="815" w:type="pct"/>
            <w:vAlign w:val="center"/>
          </w:tcPr>
          <w:p w14:paraId="76F6A8CF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6FB7114C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92.063388</w:t>
            </w:r>
          </w:p>
        </w:tc>
        <w:tc>
          <w:tcPr>
            <w:tcW w:w="547" w:type="pct"/>
            <w:vAlign w:val="center"/>
          </w:tcPr>
          <w:p w14:paraId="5D1F7370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7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1232" w:type="pct"/>
            <w:vAlign w:val="center"/>
          </w:tcPr>
          <w:p w14:paraId="1A9C8002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quin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</w:t>
            </w:r>
          </w:p>
        </w:tc>
        <w:tc>
          <w:tcPr>
            <w:tcW w:w="608" w:type="pct"/>
            <w:vAlign w:val="center"/>
          </w:tcPr>
          <w:p w14:paraId="00E78AEC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ingh&lt;/Author&gt;&lt;Year&gt;2018&lt;/Year&gt;&lt;RecNum&gt;3915&lt;/RecNum&gt;&lt;DisplayText&gt;&lt;style face="superscript"&gt;4&lt;/style&gt;&lt;/DisplayText&gt;&lt;record&gt;&lt;rec-number&gt;3915&lt;/rec-number&gt;&lt;foreign-keys&gt;&lt;key app="EN" db-id="z0w9ddx9m5xtd6eeetop50alxeaprdtf5ztt" timestamp="1636686224"&gt;3915&lt;/key&gt;&lt;/foreign-keys&gt;&lt;ref-type name="Journal Article"&gt;17&lt;/ref-type&gt;&lt;contributors&gt;&lt;authors&gt;&lt;author&gt;Singh, Balwinder&lt;/author&gt;&lt;author&gt;Singh, Jatinder Pal&lt;/author&gt;&lt;author&gt;Kaur, Amritpal&lt;/author&gt;&lt;author&gt;Singh, Narpinder&lt;/author&gt;&lt;/authors&gt;&lt;/contributors&gt;&lt;titles&gt;&lt;title&gt;Insights into the phenolic compounds present in jambolan (Syzygium cumini) along with their health-promoting effects&lt;/title&gt;&lt;secondary-title&gt;International Journal of Food Science &amp;amp; Technology&lt;/secondary-title&gt;&lt;/titles&gt;&lt;periodical&gt;&lt;full-title&gt;International Journal of Food Science &amp;amp; Technology&lt;/full-title&gt;&lt;/periodical&gt;&lt;pages&gt;2431-2447&lt;/pages&gt;&lt;volume&gt;53&lt;/volume&gt;&lt;number&gt;11&lt;/number&gt;&lt;dates&gt;&lt;year&gt;2018&lt;/year&gt;&lt;/dates&gt;&lt;isbn&gt;0950-5423&lt;/isbn&gt;&lt;urls&gt;&lt;related-urls&gt;&lt;url&gt;https://ifst.onlinelibrary.wiley.com/doi/abs/10.1111/ijfs.13841&lt;/url&gt;&lt;/related-urls&gt;&lt;/urls&gt;&lt;electronic-resource-num&gt;https://doi.org/10.1111/ijfs.13841&lt;/electronic-resource-num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4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07354D48" w14:textId="77777777" w:rsidTr="00700E47">
        <w:tc>
          <w:tcPr>
            <w:tcW w:w="232" w:type="pct"/>
            <w:vAlign w:val="center"/>
          </w:tcPr>
          <w:p w14:paraId="395FC012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353" w:type="pct"/>
            <w:vAlign w:val="center"/>
          </w:tcPr>
          <w:p w14:paraId="29583514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7.93</w:t>
            </w:r>
          </w:p>
        </w:tc>
        <w:tc>
          <w:tcPr>
            <w:tcW w:w="432" w:type="pct"/>
            <w:vAlign w:val="center"/>
          </w:tcPr>
          <w:p w14:paraId="37F8FF2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448</w:t>
            </w:r>
          </w:p>
        </w:tc>
        <w:tc>
          <w:tcPr>
            <w:tcW w:w="815" w:type="pct"/>
            <w:vAlign w:val="center"/>
          </w:tcPr>
          <w:p w14:paraId="66607E09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1ED01270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448.100561</w:t>
            </w:r>
          </w:p>
        </w:tc>
        <w:tc>
          <w:tcPr>
            <w:tcW w:w="547" w:type="pct"/>
            <w:vAlign w:val="center"/>
          </w:tcPr>
          <w:p w14:paraId="2F600D2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1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1</w:t>
            </w:r>
          </w:p>
        </w:tc>
        <w:tc>
          <w:tcPr>
            <w:tcW w:w="1232" w:type="pct"/>
            <w:vAlign w:val="center"/>
          </w:tcPr>
          <w:p w14:paraId="12E49EE8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astragalin</w:t>
            </w:r>
          </w:p>
        </w:tc>
        <w:tc>
          <w:tcPr>
            <w:tcW w:w="608" w:type="pct"/>
            <w:vAlign w:val="center"/>
          </w:tcPr>
          <w:p w14:paraId="67B0DDA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Bijauliya&lt;/Author&gt;&lt;Year&gt;2017&lt;/Year&gt;&lt;RecNum&gt;5176&lt;/RecNum&gt;&lt;DisplayText&gt;&lt;style face="superscript"&gt;3&lt;/style&gt;&lt;/DisplayText&gt;&lt;record&gt;&lt;rec-number&gt;5176&lt;/rec-number&gt;&lt;foreign-keys&gt;&lt;key app="EN" db-id="z0w9ddx9m5xtd6eeetop50alxeaprdtf5ztt" timestamp="1716354640"&gt;5176&lt;/key&gt;&lt;/foreign-keys&gt;&lt;ref-type name="Journal Article"&gt;17&lt;/ref-type&gt;&lt;contributors&gt;&lt;authors&gt;&lt;author&gt;Bijauliya, Rohit Kumar&lt;/author&gt;&lt;author&gt;Alok, Shashi&lt;/author&gt;&lt;author&gt;Singh, Man&lt;/author&gt;&lt;author&gt;Mishra, Shanti Bhushan&lt;/author&gt;&lt;/authors&gt;&lt;/contributors&gt;&lt;titles&gt;&lt;title&gt;Morphology, phytochemistry and pharmacology of Syzygium cumini (Linn.)-an overview&lt;/title&gt;&lt;secondary-title&gt;International Journal of Pharmaceutical Sciences and Research&lt;/secondary-title&gt;&lt;/titles&gt;&lt;periodical&gt;&lt;full-title&gt;International Journal of Pharmaceutical Sciences and Research&lt;/full-title&gt;&lt;/periodical&gt;&lt;pages&gt;2360-2371&lt;/pages&gt;&lt;volume&gt;8&lt;/volume&gt;&lt;number&gt;6&lt;/number&gt;&lt;dates&gt;&lt;year&gt;2017&lt;/year&gt;&lt;/dates&gt;&lt;isbn&gt;0975-8232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3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78AA0C66" w14:textId="77777777" w:rsidTr="00700E47">
        <w:tc>
          <w:tcPr>
            <w:tcW w:w="232" w:type="pct"/>
            <w:vAlign w:val="center"/>
          </w:tcPr>
          <w:p w14:paraId="22E27A4E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353" w:type="pct"/>
            <w:vAlign w:val="center"/>
          </w:tcPr>
          <w:p w14:paraId="657AD02F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.52</w:t>
            </w:r>
          </w:p>
        </w:tc>
        <w:tc>
          <w:tcPr>
            <w:tcW w:w="432" w:type="pct"/>
            <w:vAlign w:val="center"/>
          </w:tcPr>
          <w:p w14:paraId="339190B6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56</w:t>
            </w:r>
          </w:p>
        </w:tc>
        <w:tc>
          <w:tcPr>
            <w:tcW w:w="815" w:type="pct"/>
            <w:vAlign w:val="center"/>
          </w:tcPr>
          <w:p w14:paraId="726976B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52FB9009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56.1107</w:t>
            </w:r>
          </w:p>
        </w:tc>
        <w:tc>
          <w:tcPr>
            <w:tcW w:w="547" w:type="pct"/>
            <w:vAlign w:val="center"/>
          </w:tcPr>
          <w:p w14:paraId="17D18F66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6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9</w:t>
            </w:r>
          </w:p>
        </w:tc>
        <w:tc>
          <w:tcPr>
            <w:tcW w:w="1232" w:type="pct"/>
            <w:vAlign w:val="center"/>
          </w:tcPr>
          <w:p w14:paraId="5D7705A2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6-O-feruloyl-D-glucose</w:t>
            </w:r>
          </w:p>
        </w:tc>
        <w:tc>
          <w:tcPr>
            <w:tcW w:w="608" w:type="pct"/>
            <w:vAlign w:val="center"/>
          </w:tcPr>
          <w:p w14:paraId="3A1FFFED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Ramya&lt;/Author&gt;&lt;Year&gt;2012&lt;/Year&gt;&lt;RecNum&gt;5174&lt;/RecNum&gt;&lt;DisplayText&gt;&lt;style face="superscript"&gt;1&lt;/style&gt;&lt;/DisplayText&gt;&lt;record&gt;&lt;rec-number&gt;5174&lt;/rec-number&gt;&lt;foreign-keys&gt;&lt;key app="EN" db-id="z0w9ddx9m5xtd6eeetop50alxeaprdtf5ztt" timestamp="1716354446"&gt;5174&lt;/key&gt;&lt;/foreign-keys&gt;&lt;ref-type name="Journal Article"&gt;17&lt;/ref-type&gt;&lt;contributors&gt;&lt;authors&gt;&lt;author&gt;Ramya, S&lt;/author&gt;&lt;author&gt;Neethirajan, K&lt;/author&gt;&lt;author&gt;Jayakumararaj, R&lt;/author&gt;&lt;/authors&gt;&lt;/contributors&gt;&lt;titles&gt;&lt;title&gt;Profile of bioactive compounds in Syzygium cumini-a review&lt;/title&gt;&lt;secondary-title&gt;J. Pharm. Res&lt;/secondary-title&gt;&lt;/titles&gt;&lt;periodical&gt;&lt;full-title&gt;J. Pharm. Res&lt;/full-title&gt;&lt;/periodical&gt;&lt;pages&gt;4548-4553&lt;/pages&gt;&lt;volume&gt;5&lt;/volume&gt;&lt;number&gt;8&lt;/number&gt;&lt;dates&gt;&lt;year&gt;2012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65EF7EBA" w14:textId="77777777" w:rsidTr="00700E47">
        <w:tc>
          <w:tcPr>
            <w:tcW w:w="232" w:type="pct"/>
            <w:vAlign w:val="center"/>
          </w:tcPr>
          <w:p w14:paraId="2EAA9513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353" w:type="pct"/>
            <w:vAlign w:val="center"/>
          </w:tcPr>
          <w:p w14:paraId="6125C2A8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.18</w:t>
            </w:r>
          </w:p>
        </w:tc>
        <w:tc>
          <w:tcPr>
            <w:tcW w:w="432" w:type="pct"/>
            <w:vAlign w:val="center"/>
          </w:tcPr>
          <w:p w14:paraId="00A98F30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70</w:t>
            </w:r>
          </w:p>
        </w:tc>
        <w:tc>
          <w:tcPr>
            <w:tcW w:w="815" w:type="pct"/>
            <w:vAlign w:val="center"/>
          </w:tcPr>
          <w:p w14:paraId="03E6C3FC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/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46F96015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70.021523</w:t>
            </w:r>
          </w:p>
        </w:tc>
        <w:tc>
          <w:tcPr>
            <w:tcW w:w="547" w:type="pct"/>
            <w:vAlign w:val="center"/>
          </w:tcPr>
          <w:p w14:paraId="67E7DA2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7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6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5</w:t>
            </w:r>
          </w:p>
        </w:tc>
        <w:tc>
          <w:tcPr>
            <w:tcW w:w="1232" w:type="pct"/>
            <w:vAlign w:val="center"/>
          </w:tcPr>
          <w:p w14:paraId="44A9FB6A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gall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</w:t>
            </w:r>
          </w:p>
        </w:tc>
        <w:tc>
          <w:tcPr>
            <w:tcW w:w="608" w:type="pct"/>
            <w:vAlign w:val="center"/>
          </w:tcPr>
          <w:p w14:paraId="481EF024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Timbola&lt;/Author&gt;&lt;Year&gt;2002&lt;/Year&gt;&lt;RecNum&gt;5172&lt;/RecNum&gt;&lt;DisplayText&gt;&lt;style face="superscript"&gt;8&lt;/style&gt;&lt;/DisplayText&gt;&lt;record&gt;&lt;rec-number&gt;5172&lt;/rec-number&gt;&lt;foreign-keys&gt;&lt;key app="EN" db-id="z0w9ddx9m5xtd6eeetop50alxeaprdtf5ztt" timestamp="1716268521"&gt;5172&lt;/key&gt;&lt;/foreign-keys&gt;&lt;ref-type name="Journal Article"&gt;17&lt;/ref-type&gt;&lt;contributors&gt;&lt;authors&gt;&lt;author&gt;Timbola, AK&lt;/author&gt;&lt;author&gt;Szpoganicz, B&lt;/author&gt;&lt;author&gt;Branco, A&lt;/author&gt;&lt;author&gt;Monache, FD&lt;/author&gt;&lt;author&gt;Pizzolatti, MG&lt;/author&gt;&lt;/authors&gt;&lt;/contributors&gt;&lt;titles&gt;&lt;title&gt;A new flavonol from leaves of Eugenia jambolana&lt;/title&gt;&lt;secondary-title&gt;Fitoterapia&lt;/secondary-title&gt;&lt;/titles&gt;&lt;periodical&gt;&lt;full-title&gt;Fitoterapia&lt;/full-title&gt;&lt;/periodical&gt;&lt;pages&gt;174-176&lt;/pages&gt;&lt;volume&gt;73&lt;/volume&gt;&lt;number&gt;2&lt;/number&gt;&lt;dates&gt;&lt;year&gt;2002&lt;/year&gt;&lt;/dates&gt;&lt;isbn&gt;0367-326X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76B1E96F" w14:textId="77777777" w:rsidTr="00700E47">
        <w:tc>
          <w:tcPr>
            <w:tcW w:w="232" w:type="pct"/>
            <w:vAlign w:val="center"/>
          </w:tcPr>
          <w:p w14:paraId="2FDD83C2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lastRenderedPageBreak/>
              <w:t>19</w:t>
            </w:r>
          </w:p>
        </w:tc>
        <w:tc>
          <w:tcPr>
            <w:tcW w:w="353" w:type="pct"/>
            <w:vAlign w:val="center"/>
          </w:tcPr>
          <w:p w14:paraId="60146950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7.21</w:t>
            </w:r>
          </w:p>
        </w:tc>
        <w:tc>
          <w:tcPr>
            <w:tcW w:w="432" w:type="pct"/>
            <w:vAlign w:val="center"/>
          </w:tcPr>
          <w:p w14:paraId="0A1918FA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464</w:t>
            </w:r>
          </w:p>
        </w:tc>
        <w:tc>
          <w:tcPr>
            <w:tcW w:w="815" w:type="pct"/>
            <w:vAlign w:val="center"/>
          </w:tcPr>
          <w:p w14:paraId="7FDFEC68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/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4C7D5DD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464.095476</w:t>
            </w:r>
          </w:p>
        </w:tc>
        <w:tc>
          <w:tcPr>
            <w:tcW w:w="547" w:type="pct"/>
            <w:vAlign w:val="center"/>
          </w:tcPr>
          <w:p w14:paraId="00852DDD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1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12</w:t>
            </w:r>
          </w:p>
        </w:tc>
        <w:tc>
          <w:tcPr>
            <w:tcW w:w="1232" w:type="pct"/>
            <w:vAlign w:val="center"/>
          </w:tcPr>
          <w:p w14:paraId="103D3255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isoquercetin</w:t>
            </w:r>
            <w:proofErr w:type="spellEnd"/>
          </w:p>
        </w:tc>
        <w:tc>
          <w:tcPr>
            <w:tcW w:w="608" w:type="pct"/>
            <w:vAlign w:val="center"/>
          </w:tcPr>
          <w:p w14:paraId="16C09F74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Jagetia&lt;/Author&gt;&lt;Year&gt;2017&lt;/Year&gt;&lt;RecNum&gt;3864&lt;/RecNum&gt;&lt;DisplayText&gt;&lt;style face="superscript"&gt;9&lt;/style&gt;&lt;/DisplayText&gt;&lt;record&gt;&lt;rec-number&gt;3864&lt;/rec-number&gt;&lt;foreign-keys&gt;&lt;key app="EN" db-id="z0w9ddx9m5xtd6eeetop50alxeaprdtf5ztt" timestamp="1636686224"&gt;3864&lt;/key&gt;&lt;/foreign-keys&gt;&lt;ref-type name="Journal Article"&gt;17&lt;/ref-type&gt;&lt;contributors&gt;&lt;authors&gt;&lt;author&gt;Jagetia, Ganesh Chandra&lt;/author&gt;&lt;/authors&gt;&lt;/contributors&gt;&lt;titles&gt;&lt;title&gt;Phytochemical Composition and pleotropic pharmacological properties of jamun, Syzygium cumini skeels&lt;/title&gt;&lt;secondary-title&gt;Journal of exploratory research in pharmacology&lt;/secondary-title&gt;&lt;/titles&gt;&lt;periodical&gt;&lt;full-title&gt;Journal of exploratory research in pharmacology&lt;/full-title&gt;&lt;/periodical&gt;&lt;pages&gt;54-66&lt;/pages&gt;&lt;volume&gt;2&lt;/volume&gt;&lt;number&gt;2&lt;/number&gt;&lt;dates&gt;&lt;year&gt;2017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9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7FFBA7D3" w14:textId="77777777" w:rsidTr="00700E47">
        <w:tc>
          <w:tcPr>
            <w:tcW w:w="232" w:type="pct"/>
            <w:vAlign w:val="center"/>
          </w:tcPr>
          <w:p w14:paraId="22554A0A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353" w:type="pct"/>
            <w:vAlign w:val="center"/>
          </w:tcPr>
          <w:p w14:paraId="3D06237F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7.33</w:t>
            </w:r>
          </w:p>
        </w:tc>
        <w:tc>
          <w:tcPr>
            <w:tcW w:w="432" w:type="pct"/>
            <w:vAlign w:val="center"/>
          </w:tcPr>
          <w:p w14:paraId="2F8C8C04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72</w:t>
            </w:r>
          </w:p>
        </w:tc>
        <w:tc>
          <w:tcPr>
            <w:tcW w:w="815" w:type="pct"/>
            <w:vAlign w:val="center"/>
          </w:tcPr>
          <w:p w14:paraId="3DE436DE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+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/[M+H]</w:t>
            </w:r>
            <w:r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781" w:type="pct"/>
            <w:vAlign w:val="center"/>
          </w:tcPr>
          <w:p w14:paraId="7719AC13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72.120903</w:t>
            </w:r>
          </w:p>
        </w:tc>
        <w:tc>
          <w:tcPr>
            <w:tcW w:w="547" w:type="pct"/>
            <w:vAlign w:val="center"/>
          </w:tcPr>
          <w:p w14:paraId="2EEB5568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H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2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t>O</w:t>
            </w:r>
            <w:r w:rsidRPr="00A0373E">
              <w:rPr>
                <w:rFonts w:ascii="Times New Roman" w:hAnsi="Times New Roman"/>
                <w:sz w:val="24"/>
                <w:szCs w:val="24"/>
                <w:vertAlign w:val="subscript"/>
              </w:rPr>
              <w:t>7</w:t>
            </w:r>
          </w:p>
        </w:tc>
        <w:tc>
          <w:tcPr>
            <w:tcW w:w="1232" w:type="pct"/>
            <w:vAlign w:val="center"/>
          </w:tcPr>
          <w:p w14:paraId="15383E0A" w14:textId="77777777" w:rsidR="00665E12" w:rsidRPr="00A0373E" w:rsidRDefault="00665E12" w:rsidP="00D97A04">
            <w:pPr>
              <w:spacing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,5,7,4′-tetrahydroxy-6-(3-hydroxy-3-methylbutyl)flavone</w:t>
            </w:r>
          </w:p>
        </w:tc>
        <w:tc>
          <w:tcPr>
            <w:tcW w:w="608" w:type="pct"/>
            <w:vAlign w:val="center"/>
          </w:tcPr>
          <w:p w14:paraId="29B0D582" w14:textId="77777777" w:rsidR="00665E12" w:rsidRPr="00A0373E" w:rsidRDefault="00665E12" w:rsidP="00D97A0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hagas&lt;/Author&gt;&lt;Year&gt;2015&lt;/Year&gt;&lt;RecNum&gt;3840&lt;/RecNum&gt;&lt;DisplayText&gt;&lt;style face="superscript"&gt;6&lt;/style&gt;&lt;/DisplayText&gt;&lt;record&gt;&lt;rec-number&gt;3840&lt;/rec-number&gt;&lt;foreign-keys&gt;&lt;key app="EN" db-id="z0w9ddx9m5xtd6eeetop50alxeaprdtf5ztt" timestamp="1636686224"&gt;3840&lt;/key&gt;&lt;/foreign-keys&gt;&lt;ref-type name="Journal Article"&gt;17&lt;/ref-type&gt;&lt;contributors&gt;&lt;authors&gt;&lt;author&gt;Chagas, Vinicyus Teles&lt;/author&gt;&lt;author&gt;França, Lucas Martins&lt;/author&gt;&lt;author&gt;Malik, Sonia&lt;/author&gt;&lt;author&gt;Paes, Antonio Marcus de Andrade&lt;/author&gt;&lt;/authors&gt;&lt;/contributors&gt;&lt;titles&gt;&lt;title&gt;Syzygium cumini (L.) skeels: a prominent source of bioactive molecules against cardiometabolic diseases&lt;/title&gt;&lt;secondary-title&gt;Frontiers in pharmacology&lt;/secondary-title&gt;&lt;/titles&gt;&lt;periodical&gt;&lt;full-title&gt;Frontiers in pharmacology&lt;/full-title&gt;&lt;/periodical&gt;&lt;pages&gt;259&lt;/pages&gt;&lt;volume&gt;6&lt;/volume&gt;&lt;dates&gt;&lt;year&gt;2015&lt;/year&gt;&lt;/dates&gt;&lt;isbn&gt;1663-9812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6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14:paraId="7462546B" w14:textId="00B0CCD0" w:rsidR="00665E12" w:rsidRPr="00A0373E" w:rsidRDefault="00665E12" w:rsidP="00665E12">
      <w:pPr>
        <w:pStyle w:val="MDPI31text"/>
        <w:ind w:left="0" w:firstLine="0"/>
        <w:rPr>
          <w:rFonts w:ascii="Times New Roman" w:hAnsi="Times New Roman"/>
          <w:sz w:val="24"/>
          <w:szCs w:val="24"/>
        </w:rPr>
      </w:pPr>
      <w:r w:rsidRPr="00A0373E">
        <w:rPr>
          <w:rFonts w:ascii="Times New Roman" w:hAnsi="Times New Roman"/>
          <w:sz w:val="24"/>
          <w:szCs w:val="24"/>
        </w:rPr>
        <w:t xml:space="preserve">Reproduced under the </w:t>
      </w:r>
      <w:bookmarkStart w:id="0" w:name="_GoBack"/>
      <w:bookmarkEnd w:id="0"/>
      <w:r w:rsidRPr="00A0373E">
        <w:rPr>
          <w:rFonts w:ascii="Times New Roman" w:hAnsi="Times New Roman"/>
          <w:sz w:val="24"/>
          <w:szCs w:val="24"/>
        </w:rPr>
        <w:t xml:space="preserve">terms of the Creative Commons Attribution-Non Commercial-No </w:t>
      </w:r>
      <w:proofErr w:type="spellStart"/>
      <w:r w:rsidRPr="00A0373E">
        <w:rPr>
          <w:rFonts w:ascii="Times New Roman" w:hAnsi="Times New Roman"/>
          <w:sz w:val="24"/>
          <w:szCs w:val="24"/>
        </w:rPr>
        <w:t>Derivs</w:t>
      </w:r>
      <w:proofErr w:type="spellEnd"/>
      <w:r w:rsidRPr="00A0373E">
        <w:rPr>
          <w:rFonts w:ascii="Times New Roman" w:hAnsi="Times New Roman"/>
          <w:sz w:val="24"/>
          <w:szCs w:val="24"/>
        </w:rPr>
        <w:t xml:space="preserve"> (CC BY-NC-ND), allowing third parties to download and share its works but not commercially purposes or to create derivative works from </w:t>
      </w:r>
      <w:proofErr w:type="spellStart"/>
      <w:r w:rsidRPr="00A0373E">
        <w:rPr>
          <w:rFonts w:ascii="Times New Roman" w:hAnsi="Times New Roman"/>
          <w:sz w:val="24"/>
          <w:szCs w:val="24"/>
        </w:rPr>
        <w:t>Shidiki</w:t>
      </w:r>
      <w:proofErr w:type="spellEnd"/>
      <w:r w:rsidRPr="00A0373E">
        <w:rPr>
          <w:rFonts w:ascii="Times New Roman" w:hAnsi="Times New Roman"/>
          <w:sz w:val="24"/>
          <w:szCs w:val="24"/>
        </w:rPr>
        <w:t xml:space="preserve"> and Vyas, </w:t>
      </w:r>
      <w:r w:rsidRPr="00A0373E">
        <w:rPr>
          <w:rFonts w:ascii="Times New Roman" w:hAnsi="Times New Roman"/>
          <w:sz w:val="24"/>
          <w:szCs w:val="24"/>
        </w:rPr>
        <w:fldChar w:fldCharType="begin"/>
      </w:r>
      <w:r w:rsidR="00D97A04" w:rsidRPr="00A0373E">
        <w:rPr>
          <w:rFonts w:ascii="Times New Roman" w:hAnsi="Times New Roman"/>
          <w:sz w:val="24"/>
          <w:szCs w:val="24"/>
        </w:rPr>
        <w:instrText xml:space="preserve"> ADDIN EN.CITE &lt;EndNote&gt;&lt;Cite&gt;&lt;Author&gt;Shidiki&lt;/Author&gt;&lt;Year&gt;2022&lt;/Year&gt;&lt;RecNum&gt;5173&lt;/RecNum&gt;&lt;DisplayText&gt;&lt;style face="superscript"&gt;10&lt;/style&gt;&lt;/DisplayText&gt;&lt;record&gt;&lt;rec-number&gt;5173&lt;/rec-number&gt;&lt;foreign-keys&gt;&lt;key app="EN" db-id="z0w9ddx9m5xtd6eeetop50alxeaprdtf5ztt" timestamp="1716353940"&gt;5173&lt;/key&gt;&lt;/foreign-keys&gt;&lt;ref-type name="Journal Article"&gt;17&lt;/ref-type&gt;&lt;contributors&gt;&lt;authors&gt;&lt;author&gt;Shidiki, A.&lt;/author&gt;&lt;author&gt;Vyas, A.&lt;/author&gt;&lt;/authors&gt;&lt;/contributors&gt;&lt;auth-address&gt;National Medical College &amp;amp; Teaching Hospital, Parsa, Birgunj, Nepal.&amp;#xD;School of Biosciences and Bioengineering, Lovely Professional University, Phagwara, Punjab, India.&lt;/auth-address&gt;&lt;titles&gt;&lt;title&gt;Molecular docking and pharmacokinetic prediction of phytochemicals from Syzygium cumini in interaction with penicillin-binding protein 2a and erythromycin ribosomal methylase of Staphylococcus aureus&lt;/title&gt;&lt;secondary-title&gt;BioTechnologia (Pozn)&lt;/secondary-title&gt;&lt;alt-title&gt;Biotechnologia&lt;/alt-title&gt;&lt;/titles&gt;&lt;periodical&gt;&lt;full-title&gt;BioTechnologia (Pozn)&lt;/full-title&gt;&lt;abbr-1&gt;Biotechnologia&lt;/abbr-1&gt;&lt;/periodical&gt;&lt;alt-periodical&gt;&lt;full-title&gt;BioTechnologia (Pozn)&lt;/full-title&gt;&lt;abbr-1&gt;Biotechnologia&lt;/abbr-1&gt;&lt;/alt-periodical&gt;&lt;pages&gt;5-18&lt;/pages&gt;&lt;volume&gt;103&lt;/volume&gt;&lt;number&gt;1&lt;/number&gt;&lt;edition&gt;2023/01/07&lt;/edition&gt;&lt;keywords&gt;&lt;keyword&gt;erythromycin ribosomal methylase&lt;/keyword&gt;&lt;keyword&gt;methicillin-resistant S. aureus&lt;/keyword&gt;&lt;keyword&gt;penicillin-binding protein 2a&lt;/keyword&gt;&lt;/keywords&gt;&lt;dates&gt;&lt;year&gt;2022&lt;/year&gt;&lt;/dates&gt;&lt;isbn&gt;0860-7796 (Print)&amp;#xD;0860-7796&lt;/isbn&gt;&lt;accession-num&gt;36605380&lt;/accession-num&gt;&lt;urls&gt;&lt;/urls&gt;&lt;custom2&gt;PMC9642940&lt;/custom2&gt;&lt;electronic-resource-num&gt;10.5114/bta.2022.113910&lt;/electronic-resource-num&gt;&lt;remote-database-provider&gt;NLM&lt;/remote-database-provider&gt;&lt;language&gt;eng&lt;/language&gt;&lt;/record&gt;&lt;/Cite&gt;&lt;/EndNote&gt;</w:instrText>
      </w:r>
      <w:r w:rsidRPr="00A0373E">
        <w:rPr>
          <w:rFonts w:ascii="Times New Roman" w:hAnsi="Times New Roman"/>
          <w:sz w:val="24"/>
          <w:szCs w:val="24"/>
        </w:rPr>
        <w:fldChar w:fldCharType="separate"/>
      </w:r>
      <w:r w:rsidR="00D97A04" w:rsidRPr="00A0373E">
        <w:rPr>
          <w:rFonts w:ascii="Times New Roman" w:hAnsi="Times New Roman"/>
          <w:sz w:val="24"/>
          <w:szCs w:val="24"/>
          <w:vertAlign w:val="superscript"/>
        </w:rPr>
        <w:t>10</w:t>
      </w:r>
      <w:r w:rsidRPr="00A0373E">
        <w:rPr>
          <w:rFonts w:ascii="Times New Roman" w:hAnsi="Times New Roman"/>
          <w:sz w:val="24"/>
          <w:szCs w:val="24"/>
        </w:rPr>
        <w:fldChar w:fldCharType="end"/>
      </w:r>
      <w:r w:rsidRPr="00A0373E">
        <w:rPr>
          <w:rFonts w:ascii="Times New Roman" w:hAnsi="Times New Roman"/>
          <w:sz w:val="24"/>
          <w:szCs w:val="24"/>
        </w:rPr>
        <w:t>.</w:t>
      </w:r>
    </w:p>
    <w:p w14:paraId="7B4D75FE" w14:textId="77777777" w:rsidR="00700E47" w:rsidRPr="00A0373E" w:rsidRDefault="00700E47" w:rsidP="00665E12">
      <w:pPr>
        <w:pStyle w:val="MDPI31text"/>
        <w:ind w:left="0" w:firstLine="0"/>
        <w:rPr>
          <w:rFonts w:ascii="Times New Roman" w:hAnsi="Times New Roman"/>
          <w:b/>
          <w:sz w:val="24"/>
          <w:szCs w:val="24"/>
        </w:rPr>
      </w:pPr>
    </w:p>
    <w:p w14:paraId="65B48B7B" w14:textId="77777777" w:rsidR="00665E12" w:rsidRPr="00A0373E" w:rsidRDefault="00665E12" w:rsidP="00665E12">
      <w:pPr>
        <w:pStyle w:val="MDPI31text"/>
        <w:ind w:left="0" w:firstLine="0"/>
        <w:rPr>
          <w:rFonts w:ascii="Times New Roman" w:hAnsi="Times New Roman"/>
          <w:b/>
          <w:sz w:val="24"/>
          <w:szCs w:val="24"/>
        </w:rPr>
      </w:pPr>
      <w:r w:rsidRPr="00A0373E">
        <w:rPr>
          <w:rFonts w:ascii="Times New Roman" w:hAnsi="Times New Roman"/>
          <w:b/>
          <w:sz w:val="24"/>
          <w:szCs w:val="24"/>
        </w:rPr>
        <w:t xml:space="preserve">Supplementary Table 2: Identification of bioactive compounds in leaf extract of </w:t>
      </w:r>
      <w:r w:rsidRPr="00A0373E">
        <w:rPr>
          <w:rFonts w:ascii="Times New Roman" w:hAnsi="Times New Roman"/>
          <w:b/>
          <w:i/>
          <w:sz w:val="24"/>
          <w:szCs w:val="24"/>
        </w:rPr>
        <w:t xml:space="preserve">S. </w:t>
      </w:r>
      <w:proofErr w:type="spellStart"/>
      <w:r w:rsidRPr="00A0373E">
        <w:rPr>
          <w:rFonts w:ascii="Times New Roman" w:hAnsi="Times New Roman"/>
          <w:b/>
          <w:i/>
          <w:sz w:val="24"/>
          <w:szCs w:val="24"/>
        </w:rPr>
        <w:t>cumini</w:t>
      </w:r>
      <w:proofErr w:type="spellEnd"/>
      <w:r w:rsidRPr="00A0373E">
        <w:rPr>
          <w:rFonts w:ascii="Times New Roman" w:hAnsi="Times New Roman"/>
          <w:b/>
          <w:sz w:val="24"/>
          <w:szCs w:val="24"/>
        </w:rPr>
        <w:t xml:space="preserve"> by a number of analytical techniques</w:t>
      </w:r>
    </w:p>
    <w:tbl>
      <w:tblPr>
        <w:tblStyle w:val="TableGrid"/>
        <w:tblW w:w="9715" w:type="dxa"/>
        <w:tblLook w:val="04A0" w:firstRow="1" w:lastRow="0" w:firstColumn="1" w:lastColumn="0" w:noHBand="0" w:noVBand="1"/>
      </w:tblPr>
      <w:tblGrid>
        <w:gridCol w:w="1822"/>
        <w:gridCol w:w="6543"/>
        <w:gridCol w:w="1350"/>
      </w:tblGrid>
      <w:tr w:rsidR="00544C13" w:rsidRPr="00A0373E" w14:paraId="1C902C0F" w14:textId="77777777" w:rsidTr="00AE50EB">
        <w:trPr>
          <w:trHeight w:val="364"/>
        </w:trPr>
        <w:tc>
          <w:tcPr>
            <w:tcW w:w="1822" w:type="dxa"/>
          </w:tcPr>
          <w:p w14:paraId="5A57D169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sz w:val="24"/>
                <w:szCs w:val="24"/>
              </w:rPr>
              <w:t>Extraction method</w:t>
            </w:r>
          </w:p>
        </w:tc>
        <w:tc>
          <w:tcPr>
            <w:tcW w:w="6543" w:type="dxa"/>
          </w:tcPr>
          <w:p w14:paraId="7609A047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sz w:val="24"/>
                <w:szCs w:val="24"/>
              </w:rPr>
              <w:t>Compounds detected</w:t>
            </w:r>
          </w:p>
        </w:tc>
        <w:tc>
          <w:tcPr>
            <w:tcW w:w="1350" w:type="dxa"/>
          </w:tcPr>
          <w:p w14:paraId="6A56BCA6" w14:textId="77777777" w:rsidR="00665E12" w:rsidRPr="00A0373E" w:rsidRDefault="00522107" w:rsidP="00D97A04">
            <w:pPr>
              <w:spacing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sz w:val="24"/>
                <w:szCs w:val="24"/>
              </w:rPr>
              <w:t>R</w:t>
            </w:r>
            <w:r w:rsidR="00665E12" w:rsidRPr="00A0373E">
              <w:rPr>
                <w:rFonts w:ascii="Times New Roman" w:hAnsi="Times New Roman"/>
                <w:b/>
                <w:sz w:val="24"/>
                <w:szCs w:val="24"/>
              </w:rPr>
              <w:t>eferences</w:t>
            </w:r>
          </w:p>
        </w:tc>
      </w:tr>
      <w:tr w:rsidR="00544C13" w:rsidRPr="00A0373E" w14:paraId="4D6BE69E" w14:textId="77777777" w:rsidTr="00AE50EB">
        <w:trPr>
          <w:trHeight w:val="443"/>
        </w:trPr>
        <w:tc>
          <w:tcPr>
            <w:tcW w:w="1822" w:type="dxa"/>
          </w:tcPr>
          <w:p w14:paraId="61F709AC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HPLC</w:t>
            </w:r>
          </w:p>
        </w:tc>
        <w:tc>
          <w:tcPr>
            <w:tcW w:w="6543" w:type="dxa"/>
          </w:tcPr>
          <w:p w14:paraId="5D3AFD99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Phenolic compounds</w:t>
            </w:r>
          </w:p>
        </w:tc>
        <w:tc>
          <w:tcPr>
            <w:tcW w:w="1350" w:type="dxa"/>
          </w:tcPr>
          <w:p w14:paraId="3B1FC8EC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Balyan&lt;/Author&gt;&lt;Year&gt;2019&lt;/Year&gt;&lt;RecNum&gt;5169&lt;/RecNum&gt;&lt;DisplayText&gt;&lt;style face="superscript"&gt;11&lt;/style&gt;&lt;/DisplayText&gt;&lt;record&gt;&lt;rec-number&gt;5169&lt;/rec-number&gt;&lt;foreign-keys&gt;&lt;key app="EN" db-id="z0w9ddx9m5xtd6eeetop50alxeaprdtf5ztt" timestamp="1716267933"&gt;5169&lt;/key&gt;&lt;/foreign-keys&gt;&lt;ref-type name="Journal Article"&gt;17&lt;/ref-type&gt;&lt;contributors&gt;&lt;authors&gt;&lt;author&gt;Balyan, Upasna&lt;/author&gt;&lt;author&gt;Verma, Satya Pal&lt;/author&gt;&lt;author&gt;Sarkar, Biswajit&lt;/author&gt;&lt;/authors&gt;&lt;/contributors&gt;&lt;titles&gt;&lt;title&gt;Phenolic compounds from Syzygium cumini (L.) Skeels leaves: Extraction and membrane purification&lt;/title&gt;&lt;secondary-title&gt;Journal of applied research on medicinal and aromatic plants&lt;/secondary-title&gt;&lt;/titles&gt;&lt;periodical&gt;&lt;full-title&gt;Journal of applied research on medicinal and aromatic plants&lt;/full-title&gt;&lt;/periodical&gt;&lt;pages&gt;43-58&lt;/pages&gt;&lt;volume&gt;12&lt;/volume&gt;&lt;dates&gt;&lt;year&gt;2019&lt;/year&gt;&lt;/dates&gt;&lt;isbn&gt;2214-7861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1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2F490F8C" w14:textId="77777777" w:rsidTr="00AE50EB">
        <w:trPr>
          <w:trHeight w:val="940"/>
        </w:trPr>
        <w:tc>
          <w:tcPr>
            <w:tcW w:w="1822" w:type="dxa"/>
          </w:tcPr>
          <w:p w14:paraId="3F7B0FEB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LC–MS and NMR</w:t>
            </w:r>
          </w:p>
        </w:tc>
        <w:tc>
          <w:tcPr>
            <w:tcW w:w="6543" w:type="dxa"/>
          </w:tcPr>
          <w:p w14:paraId="6F1E8003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3-O- (4”-Oacetyl)-alpha-L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rhamnopyranosides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of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earns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4’-methyl ether) and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3-O- (4”-Oacetyl-2”-O-galloyl)–alpha-L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rhamnopyranosid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0" w:type="dxa"/>
          </w:tcPr>
          <w:p w14:paraId="0021E489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Mahmoud&lt;/Author&gt;&lt;Year&gt;2001&lt;/Year&gt;&lt;RecNum&gt;5171&lt;/RecNum&gt;&lt;DisplayText&gt;&lt;style face="superscript"&gt;12&lt;/style&gt;&lt;/DisplayText&gt;&lt;record&gt;&lt;rec-number&gt;5171&lt;/rec-number&gt;&lt;foreign-keys&gt;&lt;key app="EN" db-id="z0w9ddx9m5xtd6eeetop50alxeaprdtf5ztt" timestamp="1716268462"&gt;5171&lt;/key&gt;&lt;/foreign-keys&gt;&lt;ref-type name="Journal Article"&gt;17&lt;/ref-type&gt;&lt;contributors&gt;&lt;authors&gt;&lt;author&gt;Mahmoud, Ibrahim I&lt;/author&gt;&lt;author&gt;Marzouk, Mohamed SA&lt;/author&gt;&lt;author&gt;Moharram, Fatma A&lt;/author&gt;&lt;author&gt;El-Gindi, Mohamed R&lt;/author&gt;&lt;author&gt;Hassan, Amel MK&lt;/author&gt;&lt;/authors&gt;&lt;/contributors&gt;&lt;titles&gt;&lt;title&gt;Acylated flavonol glycosides from Eugenia jambolana leaves&lt;/title&gt;&lt;secondary-title&gt;Phytochemistry&lt;/secondary-title&gt;&lt;/titles&gt;&lt;periodical&gt;&lt;full-title&gt;Phytochemistry&lt;/full-title&gt;&lt;/periodical&gt;&lt;pages&gt;1239-1244&lt;/pages&gt;&lt;volume&gt;58&lt;/volume&gt;&lt;number&gt;8&lt;/number&gt;&lt;dates&gt;&lt;year&gt;2001&lt;/year&gt;&lt;/dates&gt;&lt;isbn&gt;0031-9422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2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5ECEE29D" w14:textId="77777777" w:rsidTr="00AE50EB">
        <w:trPr>
          <w:trHeight w:val="760"/>
        </w:trPr>
        <w:tc>
          <w:tcPr>
            <w:tcW w:w="1822" w:type="dxa"/>
          </w:tcPr>
          <w:p w14:paraId="20E6350C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Analytical method</w:t>
            </w:r>
          </w:p>
        </w:tc>
        <w:tc>
          <w:tcPr>
            <w:tcW w:w="6543" w:type="dxa"/>
          </w:tcPr>
          <w:p w14:paraId="3A8DBE4A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 xml:space="preserve">quercetin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itr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3-O-(4”-acetyl)-α-</w:t>
            </w:r>
            <w:r w:rsidRPr="00A0373E">
              <w:rPr>
                <w:rFonts w:ascii="Times New Roman" w:hAnsi="Times New Roman"/>
                <w:sz w:val="24"/>
                <w:szCs w:val="24"/>
              </w:rPr>
              <w:softHyphen/>
              <w:t>L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rhamnopyranosides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0" w:type="dxa"/>
          </w:tcPr>
          <w:p w14:paraId="6AC9E7CF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Timbola&lt;/Author&gt;&lt;Year&gt;2002&lt;/Year&gt;&lt;RecNum&gt;5172&lt;/RecNum&gt;&lt;DisplayText&gt;&lt;style face="superscript"&gt;8&lt;/style&gt;&lt;/DisplayText&gt;&lt;record&gt;&lt;rec-number&gt;5172&lt;/rec-number&gt;&lt;foreign-keys&gt;&lt;key app="EN" db-id="z0w9ddx9m5xtd6eeetop50alxeaprdtf5ztt" timestamp="1716268521"&gt;5172&lt;/key&gt;&lt;/foreign-keys&gt;&lt;ref-type name="Journal Article"&gt;17&lt;/ref-type&gt;&lt;contributors&gt;&lt;authors&gt;&lt;author&gt;Timbola, AK&lt;/author&gt;&lt;author&gt;Szpoganicz, B&lt;/author&gt;&lt;author&gt;Branco, A&lt;/author&gt;&lt;author&gt;Monache, FD&lt;/author&gt;&lt;author&gt;Pizzolatti, MG&lt;/author&gt;&lt;/authors&gt;&lt;/contributors&gt;&lt;titles&gt;&lt;title&gt;A new flavonol from leaves of Eugenia jambolana&lt;/title&gt;&lt;secondary-title&gt;Fitoterapia&lt;/secondary-title&gt;&lt;/titles&gt;&lt;periodical&gt;&lt;full-title&gt;Fitoterapia&lt;/full-title&gt;&lt;/periodical&gt;&lt;pages&gt;174-176&lt;/pages&gt;&lt;volume&gt;73&lt;/volume&gt;&lt;number&gt;2&lt;/number&gt;&lt;dates&gt;&lt;year&gt;2002&lt;/year&gt;&lt;/dates&gt;&lt;isbn&gt;0367-326X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72118818" w14:textId="77777777" w:rsidTr="00AE50EB">
        <w:trPr>
          <w:trHeight w:val="985"/>
        </w:trPr>
        <w:tc>
          <w:tcPr>
            <w:tcW w:w="1822" w:type="dxa"/>
          </w:tcPr>
          <w:p w14:paraId="41D888F6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GC-MS analysis</w:t>
            </w:r>
          </w:p>
        </w:tc>
        <w:tc>
          <w:tcPr>
            <w:tcW w:w="6543" w:type="dxa"/>
          </w:tcPr>
          <w:p w14:paraId="2B0B1CBC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Fumar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, 4-heptyl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tridecy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ester; Benzo[h]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quinoli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2,4-dimethyl-; 1,2-Benzisothiazol-3-amine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tbdms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; Benzo[h]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quinoli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 2,4-dimethyl-; 1,4-Bis(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trimethylsily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)benzene</w:t>
            </w:r>
          </w:p>
        </w:tc>
        <w:tc>
          <w:tcPr>
            <w:tcW w:w="1350" w:type="dxa"/>
          </w:tcPr>
          <w:p w14:paraId="645A2A31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Murali&lt;/Author&gt;&lt;Year&gt;2021&lt;/Year&gt;&lt;RecNum&gt;4815&lt;/RecNum&gt;&lt;DisplayText&gt;&lt;style face="superscript"&gt;13&lt;/style&gt;&lt;/DisplayText&gt;&lt;record&gt;&lt;rec-number&gt;4815&lt;/rec-number&gt;&lt;foreign-keys&gt;&lt;key app="EN" db-id="z0w9ddx9m5xtd6eeetop50alxeaprdtf5ztt" timestamp="1710816019"&gt;4815&lt;/key&gt;&lt;/foreign-keys&gt;&lt;ref-type name="Journal Article"&gt;17&lt;/ref-type&gt;&lt;contributors&gt;&lt;authors&gt;&lt;author&gt;Murali, VS&lt;/author&gt;&lt;author&gt;Devi, VN Meena&lt;/author&gt;&lt;/authors&gt;&lt;/contributors&gt;&lt;titles&gt;&lt;title&gt;Antioxidant Analysis, FTIR and GC-MS Characterization of Syzygium Cumini Leaf Extract&lt;/title&gt;&lt;secondary-title&gt;Annals of the Romanian Society for Cell Biology&lt;/secondary-title&gt;&lt;/titles&gt;&lt;periodical&gt;&lt;full-title&gt;Annals of the Romanian Society for Cell Biology&lt;/full-title&gt;&lt;/periodical&gt;&lt;pages&gt;15880-15892&lt;/pages&gt;&lt;dates&gt;&lt;year&gt;2021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3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6C66C936" w14:textId="77777777" w:rsidTr="00AE50EB">
        <w:trPr>
          <w:trHeight w:val="1705"/>
        </w:trPr>
        <w:tc>
          <w:tcPr>
            <w:tcW w:w="1822" w:type="dxa"/>
          </w:tcPr>
          <w:p w14:paraId="259EE8F2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LC-MS analysis</w:t>
            </w:r>
          </w:p>
        </w:tc>
        <w:tc>
          <w:tcPr>
            <w:tcW w:w="6543" w:type="dxa"/>
          </w:tcPr>
          <w:p w14:paraId="5C5B58DD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affe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, 3-(3-hydroxy phenyl) propionic acid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xanthoxyl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ferul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quin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diferul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, methyl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gallat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and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gall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; astragalin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ianidano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bu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kaempferide, 4′-hydroxyflavan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taxifol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isoquer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and 3,5,7,4′-tetrahydroxy-6-(3-hydroxy-3-methylbutyl) flavone;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edro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; 6-O-feruloyl-D-glucose; palmitic acid and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punic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</w:t>
            </w:r>
          </w:p>
        </w:tc>
        <w:tc>
          <w:tcPr>
            <w:tcW w:w="1350" w:type="dxa"/>
          </w:tcPr>
          <w:p w14:paraId="376D0508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hidiki&lt;/Author&gt;&lt;Year&gt;2022&lt;/Year&gt;&lt;RecNum&gt;5173&lt;/RecNum&gt;&lt;DisplayText&gt;&lt;style face="superscript"&gt;10&lt;/style&gt;&lt;/DisplayText&gt;&lt;record&gt;&lt;rec-number&gt;5173&lt;/rec-number&gt;&lt;foreign-keys&gt;&lt;key app="EN" db-id="z0w9ddx9m5xtd6eeetop50alxeaprdtf5ztt" timestamp="1716353940"&gt;5173&lt;/key&gt;&lt;/foreign-keys&gt;&lt;ref-type name="Journal Article"&gt;17&lt;/ref-type&gt;&lt;contributors&gt;&lt;authors&gt;&lt;author&gt;Shidiki, A.&lt;/author&gt;&lt;author&gt;Vyas, A.&lt;/author&gt;&lt;/authors&gt;&lt;/contributors&gt;&lt;auth-address&gt;National Medical College &amp;amp; Teaching Hospital, Parsa, Birgunj, Nepal.&amp;#xD;School of Biosciences and Bioengineering, Lovely Professional University, Phagwara, Punjab, India.&lt;/auth-address&gt;&lt;titles&gt;&lt;title&gt;Molecular docking and pharmacokinetic prediction of phytochemicals from Syzygium cumini in interaction with penicillin-binding protein 2a and erythromycin ribosomal methylase of Staphylococcus aureus&lt;/title&gt;&lt;secondary-title&gt;BioTechnologia (Pozn)&lt;/secondary-title&gt;&lt;alt-title&gt;Biotechnologia&lt;/alt-title&gt;&lt;/titles&gt;&lt;periodical&gt;&lt;full-title&gt;BioTechnologia (Pozn)&lt;/full-title&gt;&lt;abbr-1&gt;Biotechnologia&lt;/abbr-1&gt;&lt;/periodical&gt;&lt;alt-periodical&gt;&lt;full-title&gt;BioTechnologia (Pozn)&lt;/full-title&gt;&lt;abbr-1&gt;Biotechnologia&lt;/abbr-1&gt;&lt;/alt-periodical&gt;&lt;pages&gt;5-18&lt;/pages&gt;&lt;volume&gt;103&lt;/volume&gt;&lt;number&gt;1&lt;/number&gt;&lt;edition&gt;2023/01/07&lt;/edition&gt;&lt;keywords&gt;&lt;keyword&gt;erythromycin ribosomal methylase&lt;/keyword&gt;&lt;keyword&gt;methicillin-resistant S. aureus&lt;/keyword&gt;&lt;keyword&gt;penicillin-binding protein 2a&lt;/keyword&gt;&lt;/keywords&gt;&lt;dates&gt;&lt;year&gt;2022&lt;/year&gt;&lt;/dates&gt;&lt;isbn&gt;0860-7796 (Print)&amp;#xD;0860-7796&lt;/isbn&gt;&lt;accession-num&gt;36605380&lt;/accession-num&gt;&lt;urls&gt;&lt;/urls&gt;&lt;custom2&gt;PMC9642940&lt;/custom2&gt;&lt;electronic-resource-num&gt;10.5114/bta.2022.113910&lt;/electronic-resource-num&gt;&lt;remote-database-provider&gt;NLM&lt;/remote-database-provider&gt;&lt;language&gt;eng&lt;/language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1FF9B298" w14:textId="77777777" w:rsidTr="00AE50EB">
        <w:trPr>
          <w:trHeight w:val="1705"/>
        </w:trPr>
        <w:tc>
          <w:tcPr>
            <w:tcW w:w="1822" w:type="dxa"/>
          </w:tcPr>
          <w:p w14:paraId="3E421D7F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Analytical method</w:t>
            </w:r>
          </w:p>
        </w:tc>
        <w:tc>
          <w:tcPr>
            <w:tcW w:w="6543" w:type="dxa"/>
          </w:tcPr>
          <w:p w14:paraId="097254CD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betulin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rategol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id, n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dotricontano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 n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hentriaconta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 n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hepatcosa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caminos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itr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3-O-(4″-acetyl)-</w:t>
            </w:r>
          </w:p>
          <w:p w14:paraId="022BF0C7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α-L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rhamnopyranosides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 n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nonacosa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 quercetin, β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sitostero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</w:t>
            </w:r>
          </w:p>
          <w:p w14:paraId="6AC0AD86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noctacosano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 n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triacontano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triterpenoids, tannins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eicosa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</w:t>
            </w:r>
          </w:p>
          <w:p w14:paraId="7CCDE677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proofErr w:type="gramStart"/>
            <w:r w:rsidRPr="00A0373E">
              <w:rPr>
                <w:rFonts w:ascii="Times New Roman" w:hAnsi="Times New Roman"/>
                <w:sz w:val="24"/>
                <w:szCs w:val="24"/>
              </w:rPr>
              <w:t>octacosane</w:t>
            </w:r>
            <w:proofErr w:type="spellEnd"/>
            <w:proofErr w:type="gram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nd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octadeca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1350" w:type="dxa"/>
          </w:tcPr>
          <w:p w14:paraId="020F4C95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Jagetia&lt;/Author&gt;&lt;Year&gt;2017&lt;/Year&gt;&lt;RecNum&gt;3864&lt;/RecNum&gt;&lt;DisplayText&gt;&lt;style face="superscript"&gt;9&lt;/style&gt;&lt;/DisplayText&gt;&lt;record&gt;&lt;rec-number&gt;3864&lt;/rec-number&gt;&lt;foreign-keys&gt;&lt;key app="EN" db-id="z0w9ddx9m5xtd6eeetop50alxeaprdtf5ztt" timestamp="1636686224"&gt;3864&lt;/key&gt;&lt;/foreign-keys&gt;&lt;ref-type name="Journal Article"&gt;17&lt;/ref-type&gt;&lt;contributors&gt;&lt;authors&gt;&lt;author&gt;Jagetia, Ganesh Chandra&lt;/author&gt;&lt;/authors&gt;&lt;/contributors&gt;&lt;titles&gt;&lt;title&gt;Phytochemical Composition and pleotropic pharmacological properties of jamun, Syzygium cumini skeels&lt;/title&gt;&lt;secondary-title&gt;Journal of exploratory research in pharmacology&lt;/secondary-title&gt;&lt;/titles&gt;&lt;periodical&gt;&lt;full-title&gt;Journal of exploratory research in pharmacology&lt;/full-title&gt;&lt;/periodical&gt;&lt;pages&gt;54-66&lt;/pages&gt;&lt;volume&gt;2&lt;/volume&gt;&lt;number&gt;2&lt;/number&gt;&lt;dates&gt;&lt;year&gt;2017&lt;/year&gt;&lt;/dates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9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4C13" w:rsidRPr="00A0373E" w14:paraId="60EF7B8C" w14:textId="77777777" w:rsidTr="00AE50EB">
        <w:trPr>
          <w:trHeight w:val="1345"/>
        </w:trPr>
        <w:tc>
          <w:tcPr>
            <w:tcW w:w="1822" w:type="dxa"/>
          </w:tcPr>
          <w:p w14:paraId="4945291E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HPLC-MS/MS</w:t>
            </w:r>
          </w:p>
        </w:tc>
        <w:tc>
          <w:tcPr>
            <w:tcW w:w="6543" w:type="dxa"/>
          </w:tcPr>
          <w:p w14:paraId="7D4741B5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hexahydroxydiphenoy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-glucose (HHDP-glucose);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pedunculag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I; di-HHDP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galloy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-glucose (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asuarin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); (epi)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gallocatech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-(epi)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gallocatech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-O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gallat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;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-derived compounds;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deoxyhexosid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; isomers of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acylated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deoxyhexosid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;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acylated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ethylmyricetin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deoxyhexoside</w:t>
            </w:r>
            <w:proofErr w:type="spellEnd"/>
          </w:p>
        </w:tc>
        <w:tc>
          <w:tcPr>
            <w:tcW w:w="1350" w:type="dxa"/>
          </w:tcPr>
          <w:p w14:paraId="31B0A67B" w14:textId="77777777" w:rsidR="00665E12" w:rsidRPr="00A0373E" w:rsidRDefault="00665E12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anches&lt;/Author&gt;&lt;Year&gt;2016&lt;/Year&gt;&lt;RecNum&gt;5179&lt;/RecNum&gt;&lt;DisplayText&gt;&lt;style face="superscript"&gt;14&lt;/style&gt;&lt;/DisplayText&gt;&lt;record&gt;&lt;rec-number&gt;5179&lt;/rec-number&gt;&lt;foreign-keys&gt;&lt;key app="EN" db-id="z0w9ddx9m5xtd6eeetop50alxeaprdtf5ztt" timestamp="1716435295"&gt;5179&lt;/key&gt;&lt;/foreign-keys&gt;&lt;ref-type name="Journal Article"&gt;17&lt;/ref-type&gt;&lt;contributors&gt;&lt;authors&gt;&lt;author&gt;Sanches, Jonas R&lt;/author&gt;&lt;author&gt;Franca, Lucas M&lt;/author&gt;&lt;author&gt;Chagas, Vinicyus T&lt;/author&gt;&lt;author&gt;Gaspar, Renato S&lt;/author&gt;&lt;author&gt;Dos Santos, Kayque A&lt;/author&gt;&lt;author&gt;Goncalves, Luciana M&lt;/author&gt;&lt;author&gt;Sloboda, Deborah M&lt;/author&gt;&lt;author&gt;Holloway, Alison C&lt;/author&gt;&lt;author&gt;Dutra, Richard P&lt;/author&gt;&lt;author&gt;Carneiro, Everardo M&lt;/author&gt;&lt;/authors&gt;&lt;/contributors&gt;&lt;titles&gt;&lt;title&gt;Polyphenol-rich extract of Syzygium cumini leaf dually improves peripheral insulin sensitivity and pancreatic islet function in monosodium L-glutamate-induced obese rats&lt;/title&gt;&lt;secondary-title&gt;Frontiers in pharmacology&lt;/secondary-title&gt;&lt;/titles&gt;&lt;periodical&gt;&lt;full-title&gt;Frontiers in pharmacology&lt;/full-title&gt;&lt;/periodical&gt;&lt;pages&gt;48&lt;/pages&gt;&lt;volume&gt;7&lt;/volume&gt;&lt;dates&gt;&lt;year&gt;2016&lt;/year&gt;&lt;/dates&gt;&lt;isbn&gt;1663-9812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4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14:paraId="5E6392E8" w14:textId="77777777" w:rsidR="00E514BB" w:rsidRPr="00A0373E" w:rsidRDefault="00E514BB" w:rsidP="00665E12">
      <w:pPr>
        <w:spacing w:line="24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D07C173" w14:textId="77777777" w:rsidR="00E514BB" w:rsidRPr="00A0373E" w:rsidRDefault="00E514BB">
      <w:pP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b/>
          <w:color w:val="000000"/>
          <w:sz w:val="24"/>
          <w:szCs w:val="24"/>
        </w:rPr>
        <w:br w:type="page"/>
      </w:r>
    </w:p>
    <w:p w14:paraId="1D951339" w14:textId="77777777" w:rsidR="00E514BB" w:rsidRPr="00A0373E" w:rsidRDefault="00E514BB" w:rsidP="00E514BB">
      <w:pP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Supplementary Table 3: Biological properties of all the identified compounds from JLE.</w:t>
      </w:r>
    </w:p>
    <w:tbl>
      <w:tblPr>
        <w:tblStyle w:val="TableGrid"/>
        <w:tblW w:w="5073" w:type="pct"/>
        <w:tblLook w:val="04A0" w:firstRow="1" w:lastRow="0" w:firstColumn="1" w:lastColumn="0" w:noHBand="0" w:noVBand="1"/>
      </w:tblPr>
      <w:tblGrid>
        <w:gridCol w:w="570"/>
        <w:gridCol w:w="4516"/>
        <w:gridCol w:w="2730"/>
        <w:gridCol w:w="1336"/>
      </w:tblGrid>
      <w:tr w:rsidR="00E514BB" w:rsidRPr="00A0373E" w14:paraId="34392B43" w14:textId="77777777" w:rsidTr="00D97A04">
        <w:trPr>
          <w:trHeight w:val="521"/>
        </w:trPr>
        <w:tc>
          <w:tcPr>
            <w:tcW w:w="397" w:type="pct"/>
          </w:tcPr>
          <w:p w14:paraId="7B0F3F41" w14:textId="77777777" w:rsidR="00E514BB" w:rsidRPr="00A0373E" w:rsidRDefault="00E514BB" w:rsidP="00D97A0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b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sz w:val="24"/>
                <w:szCs w:val="24"/>
              </w:rPr>
              <w:t xml:space="preserve">No. </w:t>
            </w:r>
          </w:p>
        </w:tc>
        <w:tc>
          <w:tcPr>
            <w:tcW w:w="2167" w:type="pct"/>
          </w:tcPr>
          <w:p w14:paraId="12FAA0BE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sz w:val="24"/>
                <w:szCs w:val="24"/>
              </w:rPr>
              <w:t xml:space="preserve">Compound name </w:t>
            </w:r>
          </w:p>
        </w:tc>
        <w:tc>
          <w:tcPr>
            <w:tcW w:w="1938" w:type="pct"/>
          </w:tcPr>
          <w:p w14:paraId="33F563E1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sz w:val="24"/>
                <w:szCs w:val="24"/>
              </w:rPr>
              <w:t>Biological properties</w:t>
            </w:r>
          </w:p>
        </w:tc>
        <w:tc>
          <w:tcPr>
            <w:tcW w:w="498" w:type="pct"/>
          </w:tcPr>
          <w:p w14:paraId="680573D2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A0373E">
              <w:rPr>
                <w:rFonts w:ascii="Times New Roman" w:hAnsi="Times New Roman"/>
                <w:b/>
                <w:sz w:val="24"/>
                <w:szCs w:val="24"/>
              </w:rPr>
              <w:t>References</w:t>
            </w:r>
          </w:p>
        </w:tc>
      </w:tr>
      <w:tr w:rsidR="00E514BB" w:rsidRPr="00A0373E" w14:paraId="5D93F1D8" w14:textId="77777777" w:rsidTr="00D97A04">
        <w:trPr>
          <w:trHeight w:val="852"/>
        </w:trPr>
        <w:tc>
          <w:tcPr>
            <w:tcW w:w="397" w:type="pct"/>
          </w:tcPr>
          <w:p w14:paraId="103D795E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2165BE54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-Penten-1-ol, (Z)-</w:t>
            </w:r>
          </w:p>
        </w:tc>
        <w:tc>
          <w:tcPr>
            <w:tcW w:w="1938" w:type="pct"/>
          </w:tcPr>
          <w:p w14:paraId="57435250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Used as a fragrance ingredient including all human health endpoints.</w:t>
            </w:r>
          </w:p>
          <w:p w14:paraId="4CB9B0F0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Used in cosmetics, fine fragrances, shampoos, toilet soaps and other toiletries as well as in non-cosmetic products such as household cleaners and detergents.</w:t>
            </w:r>
          </w:p>
        </w:tc>
        <w:tc>
          <w:tcPr>
            <w:tcW w:w="498" w:type="pct"/>
          </w:tcPr>
          <w:p w14:paraId="0AC5B3EB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McGinty&lt;/Author&gt;&lt;Year&gt;2010&lt;/Year&gt;&lt;RecNum&gt;5433&lt;/RecNum&gt;&lt;DisplayText&gt;&lt;style face="superscript"&gt;15&lt;/style&gt;&lt;/DisplayText&gt;&lt;record&gt;&lt;rec-number&gt;5433&lt;/rec-number&gt;&lt;foreign-keys&gt;&lt;key app="EN" db-id="z0w9ddx9m5xtd6eeetop50alxeaprdtf5ztt" timestamp="1728279335"&gt;5433&lt;/key&gt;&lt;/foreign-keys&gt;&lt;ref-type name="Journal Article"&gt;17&lt;/ref-type&gt;&lt;contributors&gt;&lt;authors&gt;&lt;author&gt;McGinty, D.&lt;/author&gt;&lt;author&gt;Letizia, C. S.&lt;/author&gt;&lt;author&gt;Api, A. M.&lt;/author&gt;&lt;/authors&gt;&lt;/contributors&gt;&lt;titles&gt;&lt;title&gt;Fragrance material review on (Z)-2-penten-1-ol&lt;/title&gt;&lt;secondary-title&gt;Food and Chemical Toxicology&lt;/secondary-title&gt;&lt;/titles&gt;&lt;periodical&gt;&lt;full-title&gt;Food and chemical toxicology&lt;/full-title&gt;&lt;/periodical&gt;&lt;pages&gt;S84-S86&lt;/pages&gt;&lt;volume&gt;48&lt;/volume&gt;&lt;keywords&gt;&lt;keyword&gt;Review&lt;/keyword&gt;&lt;keyword&gt;Fragrance&lt;/keyword&gt;&lt;/keywords&gt;&lt;dates&gt;&lt;year&gt;2010&lt;/year&gt;&lt;pub-dates&gt;&lt;date&gt;2010/01/01/&lt;/date&gt;&lt;/pub-dates&gt;&lt;/dates&gt;&lt;isbn&gt;0278-6915&lt;/isbn&gt;&lt;urls&gt;&lt;related-urls&gt;&lt;url&gt;https://www.sciencedirect.com/science/article/pii/S027869150900533X&lt;/url&gt;&lt;/related-urls&gt;&lt;/urls&gt;&lt;electronic-resource-num&gt;https://doi.org/10.1016/j.fct.2009.11.017&lt;/electronic-resource-num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5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1F6C36E7" w14:textId="77777777" w:rsidTr="00D97A04">
        <w:trPr>
          <w:trHeight w:val="1054"/>
        </w:trPr>
        <w:tc>
          <w:tcPr>
            <w:tcW w:w="397" w:type="pct"/>
          </w:tcPr>
          <w:p w14:paraId="0FB1E382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3671A541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Furan, 2-ethyl-</w:t>
            </w:r>
          </w:p>
        </w:tc>
        <w:tc>
          <w:tcPr>
            <w:tcW w:w="1938" w:type="pct"/>
          </w:tcPr>
          <w:p w14:paraId="40DD7CD7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It has a role as a plant metabolite, a fragrance</w:t>
            </w:r>
          </w:p>
        </w:tc>
        <w:tc>
          <w:tcPr>
            <w:tcW w:w="498" w:type="pct"/>
          </w:tcPr>
          <w:p w14:paraId="0C0B0FDD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Year&gt;2024&lt;/Year&gt;&lt;RecNum&gt;5434&lt;/RecNum&gt;&lt;DisplayText&gt;&lt;style face="superscript"&gt;16&lt;/style&gt;&lt;/DisplayText&gt;&lt;record&gt;&lt;rec-number&gt;5434&lt;/rec-number&gt;&lt;foreign-keys&gt;&lt;key app="EN" db-id="z0w9ddx9m5xtd6eeetop50alxeaprdtf5ztt" timestamp="1728280059"&gt;5434&lt;/key&gt;&lt;/foreign-keys&gt;&lt;ref-type name="Web Page"&gt;12&lt;/ref-type&gt;&lt;contributors&gt;&lt;/contributors&gt;&lt;titles&gt;&lt;title&gt;2-Ethylfuran &lt;/title&gt;&lt;/titles&gt;&lt;volume&gt;2024&lt;/volume&gt;&lt;number&gt;2024.10.07&lt;/number&gt;&lt;edition&gt;https://hmdb.ca/metabolites/HMDB0040587#biological_properties&lt;/edition&gt;&lt;dates&gt;&lt;year&gt;2024&lt;/year&gt;&lt;/dates&gt;&lt;publisher&gt; The Metabolomics Innovation Centre (TMIC)&lt;/publisher&gt;&lt;urls&gt;&lt;related-urls&gt;&lt;url&gt;https://hmdb.ca/metabolites/HMDB0040587#biological_properties&lt;/url&gt;&lt;/related-urls&gt;&lt;/urls&gt;&lt;electronic-resource-num&gt;https://hmdb.ca/metabolites/HMDB0040587#biological_properties&lt;/electronic-resource-num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6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64BA77FD" w14:textId="77777777" w:rsidTr="00D97A04">
        <w:trPr>
          <w:trHeight w:val="692"/>
        </w:trPr>
        <w:tc>
          <w:tcPr>
            <w:tcW w:w="397" w:type="pct"/>
          </w:tcPr>
          <w:p w14:paraId="1582F671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5C34FB35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Hexanal</w:t>
            </w:r>
            <w:proofErr w:type="spellEnd"/>
          </w:p>
        </w:tc>
        <w:tc>
          <w:tcPr>
            <w:tcW w:w="1938" w:type="pct"/>
          </w:tcPr>
          <w:p w14:paraId="7795F5E5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Antimicrobial, ethylene release-slowing, and phospholipase D (PLD)-inhibiting properties</w:t>
            </w:r>
          </w:p>
        </w:tc>
        <w:tc>
          <w:tcPr>
            <w:tcW w:w="498" w:type="pct"/>
          </w:tcPr>
          <w:p w14:paraId="4F0743A2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UaXdhcmk8L0F1dGhvcj48WWVhcj4yMDExPC9ZZWFyPjxS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UaXdhcmk8L0F1dGhvcj48WWVhcj4yMDExPC9ZZWFyPjxS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17-19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7AC9CB91" w14:textId="77777777" w:rsidTr="00D97A04">
        <w:trPr>
          <w:trHeight w:val="1142"/>
        </w:trPr>
        <w:tc>
          <w:tcPr>
            <w:tcW w:w="397" w:type="pct"/>
          </w:tcPr>
          <w:p w14:paraId="609A1274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11C2DB6A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(1R)-2</w:t>
            </w:r>
            <w:proofErr w:type="gramStart"/>
            <w:r w:rsidRPr="00A0373E">
              <w:rPr>
                <w:rFonts w:ascii="Times New Roman" w:hAnsi="Times New Roman"/>
                <w:sz w:val="24"/>
                <w:szCs w:val="24"/>
              </w:rPr>
              <w:t>,6,6</w:t>
            </w:r>
            <w:proofErr w:type="gramEnd"/>
            <w:r w:rsidRPr="00A0373E">
              <w:rPr>
                <w:rFonts w:ascii="Times New Roman" w:hAnsi="Times New Roman"/>
                <w:sz w:val="24"/>
                <w:szCs w:val="24"/>
              </w:rPr>
              <w:t>-Trimethylbicyclo[3.1.1]hept-2-ene; Cyclohexene, 1-methyl-4-(1-methylethenyl)-, (R)- ; . α.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Pine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;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Tricyclo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[2.2.1.02,6]heptane, 1,7,7-trimethyl- ; 2-Pinene ; BICYCLO[3.1.1]HEPT-2-ENE, 2,6,6-TRIMETHYL- ; </w:t>
            </w:r>
          </w:p>
        </w:tc>
        <w:tc>
          <w:tcPr>
            <w:tcW w:w="1938" w:type="pct"/>
          </w:tcPr>
          <w:p w14:paraId="7B681ADD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Antioxidant activities</w:t>
            </w:r>
          </w:p>
        </w:tc>
        <w:tc>
          <w:tcPr>
            <w:tcW w:w="498" w:type="pct"/>
          </w:tcPr>
          <w:p w14:paraId="63DB9AAD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i&lt;/Author&gt;&lt;Year&gt;2022&lt;/Year&gt;&lt;RecNum&gt;4826&lt;/RecNum&gt;&lt;DisplayText&gt;&lt;style face="superscript"&gt;20&lt;/style&gt;&lt;/DisplayText&gt;&lt;record&gt;&lt;rec-number&gt;4826&lt;/rec-number&gt;&lt;foreign-keys&gt;&lt;key app="EN" db-id="z0w9ddx9m5xtd6eeetop50alxeaprdtf5ztt" timestamp="1710822011"&gt;4826&lt;/key&gt;&lt;/foreign-keys&gt;&lt;ref-type name="Journal Article"&gt;17&lt;/ref-type&gt;&lt;contributors&gt;&lt;authors&gt;&lt;author&gt;Li, Yuanhang&lt;/author&gt;&lt;author&gt;Cao, Xinxin&lt;/author&gt;&lt;author&gt;Sun, Jing&lt;/author&gt;&lt;author&gt;Zhang, Wanqi&lt;/author&gt;&lt;author&gt;Zhang, Jin&lt;/author&gt;&lt;author&gt;Ding, Youfang&lt;/author&gt;&lt;author&gt;Liu, Yujun&lt;/author&gt;&lt;/authors&gt;&lt;/contributors&gt;&lt;titles&gt;&lt;title&gt;Characterization of chemical compositions by a GC–MS/MS approach and evaluation of antioxidant activities of essential oils from Cinnamomum reticulatum Hay, Leptospermum petersonii Bailey, and Juniperus formosana Hayata&lt;/title&gt;&lt;secondary-title&gt;Arabian Journal of Chemistry&lt;/secondary-title&gt;&lt;/titles&gt;&lt;periodical&gt;&lt;full-title&gt;Arabian Journal of Chemistry&lt;/full-title&gt;&lt;/periodical&gt;&lt;pages&gt;103609&lt;/pages&gt;&lt;volume&gt;15&lt;/volume&gt;&lt;number&gt;2&lt;/number&gt;&lt;keywords&gt;&lt;keyword&gt;Hay&lt;/keyword&gt;&lt;keyword&gt;Bailey&lt;/keyword&gt;&lt;keyword&gt;Hayata&lt;/keyword&gt;&lt;keyword&gt;Essential oil (EO)&lt;/keyword&gt;&lt;keyword&gt;Chemical composition&lt;/keyword&gt;&lt;keyword&gt;Antioxidant activity&lt;/keyword&gt;&lt;/keywords&gt;&lt;dates&gt;&lt;year&gt;2022&lt;/year&gt;&lt;pub-dates&gt;&lt;date&gt;2022/02/01/&lt;/date&gt;&lt;/pub-dates&gt;&lt;/dates&gt;&lt;isbn&gt;1878-5352&lt;/isbn&gt;&lt;urls&gt;&lt;related-urls&gt;&lt;url&gt;https://www.sciencedirect.com/science/article/pii/S1878535221006249&lt;/url&gt;&lt;/related-urls&gt;&lt;/urls&gt;&lt;electronic-resource-num&gt;https://doi.org/10.1016/j.arabjc.2021.103609&lt;/electronic-resource-num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30A56C83" w14:textId="77777777" w:rsidTr="00D97A04">
        <w:trPr>
          <w:trHeight w:val="611"/>
        </w:trPr>
        <w:tc>
          <w:tcPr>
            <w:tcW w:w="397" w:type="pct"/>
          </w:tcPr>
          <w:p w14:paraId="2A936905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7430BBA8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2(10)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Pine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;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Bicyclo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[3.1.1]heptane, 6,6-dimethyl-2-methylene-, (1S)-</w:t>
            </w:r>
          </w:p>
        </w:tc>
        <w:tc>
          <w:tcPr>
            <w:tcW w:w="1938" w:type="pct"/>
          </w:tcPr>
          <w:p w14:paraId="0C9C09E1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antibiotic resistance modulation, anticoagulant, antitumor, antimicrobial, antimalarial, antioxidant, anti-inflammatory, anti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Leishmania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and analgesic effects, cytogenetic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gastroprotectiv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, anxiolytic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ytoprotectiv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 anticonvulsant, insecticidal and neuroprotective effects</w:t>
            </w:r>
          </w:p>
        </w:tc>
        <w:tc>
          <w:tcPr>
            <w:tcW w:w="498" w:type="pct"/>
          </w:tcPr>
          <w:p w14:paraId="5933BB4D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TYWxlaGk8L0F1dGhvcj48WWVhcj4yMDE5PC9ZZWFyPjxS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TYWxlaGk8L0F1dGhvcj48WWVhcj4yMDE5PC9ZZWFyPjxS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1-24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699E0479" w14:textId="77777777" w:rsidTr="00D97A04">
        <w:trPr>
          <w:trHeight w:val="539"/>
        </w:trPr>
        <w:tc>
          <w:tcPr>
            <w:tcW w:w="397" w:type="pct"/>
          </w:tcPr>
          <w:p w14:paraId="5540BAE0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2F4E02AF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alfa-Copae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;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opaene</w:t>
            </w:r>
            <w:proofErr w:type="spellEnd"/>
          </w:p>
        </w:tc>
        <w:tc>
          <w:tcPr>
            <w:tcW w:w="1938" w:type="pct"/>
          </w:tcPr>
          <w:p w14:paraId="5EC9CF36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ytotoxic, genotoxic/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antigenotoxic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nd antioxidant/oxidant activity</w:t>
            </w:r>
          </w:p>
        </w:tc>
        <w:tc>
          <w:tcPr>
            <w:tcW w:w="498" w:type="pct"/>
          </w:tcPr>
          <w:p w14:paraId="7F1F2A13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Türkez&lt;/Author&gt;&lt;Year&gt;2014&lt;/Year&gt;&lt;RecNum&gt;4822&lt;/RecNum&gt;&lt;DisplayText&gt;&lt;style face="superscript"&gt;25&lt;/style&gt;&lt;/DisplayText&gt;&lt;record&gt;&lt;rec-number&gt;4822&lt;/rec-number&gt;&lt;foreign-keys&gt;&lt;key app="EN" db-id="z0w9ddx9m5xtd6eeetop50alxeaprdtf5ztt" timestamp="1710821240"&gt;4822&lt;/key&gt;&lt;/foreign-keys&gt;&lt;ref-type name="Journal Article"&gt;17&lt;/ref-type&gt;&lt;contributors&gt;&lt;authors&gt;&lt;author&gt;Türkez, H.&lt;/author&gt;&lt;author&gt;Celik, K.&lt;/author&gt;&lt;author&gt;Toğar, B.&lt;/author&gt;&lt;/authors&gt;&lt;/contributors&gt;&lt;auth-address&gt;Department of Molecular Biology and Genetics, Faculty of Science, Erzurum Technical University, Erzurum, Turkey.&lt;/auth-address&gt;&lt;titles&gt;&lt;title&gt;Effects of copaene, a tricyclic sesquiterpene, on human lymphocytes cells in vitro&lt;/title&gt;&lt;secondary-title&gt;Cytotechnology&lt;/secondary-title&gt;&lt;alt-title&gt;Cytotechnology&lt;/alt-title&gt;&lt;/titles&gt;&lt;periodical&gt;&lt;full-title&gt;Cytotechnology&lt;/full-title&gt;&lt;abbr-1&gt;Cytotechnology&lt;/abbr-1&gt;&lt;/periodical&gt;&lt;alt-periodical&gt;&lt;full-title&gt;Cytotechnology&lt;/full-title&gt;&lt;abbr-1&gt;Cytotechnology&lt;/abbr-1&gt;&lt;/alt-periodical&gt;&lt;pages&gt;597-603&lt;/pages&gt;&lt;volume&gt;66&lt;/volume&gt;&lt;number&gt;4&lt;/number&gt;&lt;edition&gt;2013/11/30&lt;/edition&gt;&lt;dates&gt;&lt;year&gt;2014&lt;/year&gt;&lt;pub-dates&gt;&lt;date&gt;Aug&lt;/date&gt;&lt;/pub-dates&gt;&lt;/dates&gt;&lt;isbn&gt;0920-9069 (Print)&amp;#xD;0920-9069&lt;/isbn&gt;&lt;accession-num&gt;24287609&lt;/accession-num&gt;&lt;urls&gt;&lt;/urls&gt;&lt;custom2&gt;PMC4082788&lt;/custom2&gt;&lt;electronic-resource-num&gt;10.1007/s10616-013-9611-1&lt;/electronic-resource-num&gt;&lt;remote-database-provider&gt;NLM&lt;/remote-database-provider&gt;&lt;language&gt;eng&lt;/language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5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25FACAA0" w14:textId="77777777" w:rsidTr="00D97A04">
        <w:trPr>
          <w:trHeight w:val="521"/>
        </w:trPr>
        <w:tc>
          <w:tcPr>
            <w:tcW w:w="397" w:type="pct"/>
          </w:tcPr>
          <w:p w14:paraId="6E1E939C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2611B8F7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(+)-epi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Bicyclosesquiphellandre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; cis-Muurola-4(15),5-diene</w:t>
            </w:r>
          </w:p>
        </w:tc>
        <w:tc>
          <w:tcPr>
            <w:tcW w:w="1938" w:type="pct"/>
          </w:tcPr>
          <w:p w14:paraId="10F1A7C9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omponent of essential oils with medicinal properties</w:t>
            </w:r>
          </w:p>
        </w:tc>
        <w:tc>
          <w:tcPr>
            <w:tcW w:w="498" w:type="pct"/>
          </w:tcPr>
          <w:p w14:paraId="21BE8B82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dWVycmVybzwvQXV0aG9yPjxZZWFyPjIwMjM8L1llYXI+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dWVycmVybzwvQXV0aG9yPjxZZWFyPjIwMjM8L1llYXI+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6,27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0C87D689" w14:textId="77777777" w:rsidTr="00D97A04">
        <w:trPr>
          <w:trHeight w:val="611"/>
        </w:trPr>
        <w:tc>
          <w:tcPr>
            <w:tcW w:w="397" w:type="pct"/>
          </w:tcPr>
          <w:p w14:paraId="213C3225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1D5C7D00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(+)-epi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Bicyclosesquiphellandrene</w:t>
            </w:r>
            <w:proofErr w:type="spellEnd"/>
          </w:p>
        </w:tc>
        <w:tc>
          <w:tcPr>
            <w:tcW w:w="1938" w:type="pct"/>
          </w:tcPr>
          <w:p w14:paraId="00342E63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omponent of essential oils with medicinal properties</w:t>
            </w:r>
          </w:p>
        </w:tc>
        <w:tc>
          <w:tcPr>
            <w:tcW w:w="498" w:type="pct"/>
          </w:tcPr>
          <w:p w14:paraId="6CE44715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dWVycmVybzwvQXV0aG9yPjxZZWFyPjIwMjM8L1llYXI+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dWVycmVybzwvQXV0aG9yPjxZZWFyPjIwMjM8L1llYXI+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6,27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464420E2" w14:textId="77777777" w:rsidTr="00D97A04">
        <w:trPr>
          <w:trHeight w:val="611"/>
        </w:trPr>
        <w:tc>
          <w:tcPr>
            <w:tcW w:w="397" w:type="pct"/>
          </w:tcPr>
          <w:p w14:paraId="523E08D4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30E59CA9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Naphthalene, 1,2,3,4,4a,7-hexahydro-1,6-dimethyl-4-(1-methylethyl)- ; CADINA-1,4-DIENE</w:t>
            </w:r>
          </w:p>
        </w:tc>
        <w:tc>
          <w:tcPr>
            <w:tcW w:w="1938" w:type="pct"/>
          </w:tcPr>
          <w:p w14:paraId="73B7CB98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Toxicity effect against insect pest. Component of essential oil of plants</w:t>
            </w:r>
          </w:p>
        </w:tc>
        <w:tc>
          <w:tcPr>
            <w:tcW w:w="498" w:type="pct"/>
          </w:tcPr>
          <w:p w14:paraId="6D0A7C01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Aisyah&lt;/Author&gt;&lt;Year&gt;2023&lt;/Year&gt;&lt;RecNum&gt;5454&lt;/RecNum&gt;&lt;DisplayText&gt;&lt;style face="superscript"&gt;28&lt;/style&gt;&lt;/DisplayText&gt;&lt;record&gt;&lt;rec-number&gt;5454&lt;/rec-number&gt;&lt;foreign-keys&gt;&lt;key app="EN" db-id="z0w9ddx9m5xtd6eeetop50alxeaprdtf5ztt" timestamp="1728961842"&gt;5454&lt;/key&gt;&lt;/foreign-keys&gt;&lt;ref-type name="Conference Proceedings"&gt;10&lt;/ref-type&gt;&lt;contributors&gt;&lt;authors&gt;&lt;author&gt;Aisyah, MDN&lt;/author&gt;&lt;author&gt;Puspasari, LT&lt;/author&gt;&lt;author&gt;Rusmin, D&lt;/author&gt;&lt;/authors&gt;&lt;/contributors&gt;&lt;titles&gt;&lt;title&gt;Toxicity and chemical compounds of Piper aduncum fruit extract against storage pest Sitophilus oryzae and Callosobruchus maculatus&lt;/title&gt;&lt;secondary-title&gt;IOP Conference Series: Earth and Environmental Science&lt;/secondary-title&gt;&lt;/titles&gt;&lt;pages&gt;012001&lt;/pages&gt;&lt;volume&gt;1253&lt;/volume&gt;&lt;number&gt;1&lt;/number&gt;&lt;dates&gt;&lt;year&gt;2023&lt;/year&gt;&lt;/dates&gt;&lt;publisher&gt;IOP Publishing&lt;/publisher&gt;&lt;isbn&gt;1755-1315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778A6AB0" w14:textId="77777777" w:rsidTr="00D97A04">
        <w:trPr>
          <w:trHeight w:val="431"/>
        </w:trPr>
        <w:tc>
          <w:tcPr>
            <w:tcW w:w="397" w:type="pct"/>
          </w:tcPr>
          <w:p w14:paraId="3EAE54F2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40FD8F65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.alpha.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uurolene</w:t>
            </w:r>
            <w:proofErr w:type="spellEnd"/>
          </w:p>
        </w:tc>
        <w:tc>
          <w:tcPr>
            <w:tcW w:w="1938" w:type="pct"/>
          </w:tcPr>
          <w:p w14:paraId="5A72FA78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omponent of essential oil. Anti-inflammatory, antioxidant, and antimicrobial</w:t>
            </w:r>
          </w:p>
        </w:tc>
        <w:tc>
          <w:tcPr>
            <w:tcW w:w="498" w:type="pct"/>
          </w:tcPr>
          <w:p w14:paraId="07FFB333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QYXNzb3M8L0F1dGhvcj48WWVhcj4yMDIyPC9ZZWFyPjxS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QYXNzb3M8L0F1dGhvcj48WWVhcj4yMDIyPC9ZZWFyPjxS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9-33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1ED7CA7C" w14:textId="77777777" w:rsidTr="00D97A04">
        <w:trPr>
          <w:trHeight w:val="989"/>
        </w:trPr>
        <w:tc>
          <w:tcPr>
            <w:tcW w:w="397" w:type="pct"/>
          </w:tcPr>
          <w:p w14:paraId="142BE6DD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734468C0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Naphthalene, 1,2,3,4,4a,5,6,8a-octahydro-7-methyl-4-methylene-1-(1-methylethyl)-, (1.alpha.,4a.beta.,8a.alpha.)- ; Naphthalene, 1,2,4a,5,6,8a-hexahydro-4,7-dimethyl-1-(1-methylethyl)-</w:t>
            </w:r>
          </w:p>
        </w:tc>
        <w:tc>
          <w:tcPr>
            <w:tcW w:w="1938" w:type="pct"/>
          </w:tcPr>
          <w:p w14:paraId="22737DFF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Toxicity effect against insect pest. Component of essential oil of plants</w:t>
            </w:r>
          </w:p>
        </w:tc>
        <w:tc>
          <w:tcPr>
            <w:tcW w:w="498" w:type="pct"/>
          </w:tcPr>
          <w:p w14:paraId="43B55702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Aisyah&lt;/Author&gt;&lt;Year&gt;2023&lt;/Year&gt;&lt;RecNum&gt;5454&lt;/RecNum&gt;&lt;DisplayText&gt;&lt;style face="superscript"&gt;28&lt;/style&gt;&lt;/DisplayText&gt;&lt;record&gt;&lt;rec-number&gt;5454&lt;/rec-number&gt;&lt;foreign-keys&gt;&lt;key app="EN" db-id="z0w9ddx9m5xtd6eeetop50alxeaprdtf5ztt" timestamp="1728961842"&gt;5454&lt;/key&gt;&lt;/foreign-keys&gt;&lt;ref-type name="Conference Proceedings"&gt;10&lt;/ref-type&gt;&lt;contributors&gt;&lt;authors&gt;&lt;author&gt;Aisyah, MDN&lt;/author&gt;&lt;author&gt;Puspasari, LT&lt;/author&gt;&lt;author&gt;Rusmin, D&lt;/author&gt;&lt;/authors&gt;&lt;/contributors&gt;&lt;titles&gt;&lt;title&gt;Toxicity and chemical compounds of Piper aduncum fruit extract against storage pest Sitophilus oryzae and Callosobruchus maculatus&lt;/title&gt;&lt;secondary-title&gt;IOP Conference Series: Earth and Environmental Science&lt;/secondary-title&gt;&lt;/titles&gt;&lt;pages&gt;012001&lt;/pages&gt;&lt;volume&gt;1253&lt;/volume&gt;&lt;number&gt;1&lt;/number&gt;&lt;dates&gt;&lt;year&gt;2023&lt;/year&gt;&lt;/dates&gt;&lt;publisher&gt;IOP Publishing&lt;/publisher&gt;&lt;isbn&gt;1755-1315&lt;/isbn&gt;&lt;urls&gt;&lt;/urls&gt;&lt;/record&gt;&lt;/Cite&gt;&lt;/EndNote&gt;</w:instrTex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2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6657BE1B" w14:textId="77777777" w:rsidTr="00D97A04">
        <w:trPr>
          <w:trHeight w:val="431"/>
        </w:trPr>
        <w:tc>
          <w:tcPr>
            <w:tcW w:w="397" w:type="pct"/>
          </w:tcPr>
          <w:p w14:paraId="577FB9F5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5A0DCDB6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.delta.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adinene</w:t>
            </w:r>
            <w:proofErr w:type="spellEnd"/>
          </w:p>
        </w:tc>
        <w:tc>
          <w:tcPr>
            <w:tcW w:w="1938" w:type="pct"/>
          </w:tcPr>
          <w:p w14:paraId="5E99938F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Anticancer, anti-microbial, anti-fungal, antioxidant and anti-inflammatory</w:t>
            </w:r>
          </w:p>
        </w:tc>
        <w:tc>
          <w:tcPr>
            <w:tcW w:w="498" w:type="pct"/>
          </w:tcPr>
          <w:p w14:paraId="44BEC9FD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IdWk8L0F1dGhvcj48WWVhcj4yMDE1PC9ZZWFyPjxSZWNO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IdWk8L0F1dGhvcj48WWVhcj4yMDE1PC9ZZWFyPjxSZWNO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34-37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1DD4B20B" w14:textId="77777777" w:rsidTr="00D97A04">
        <w:trPr>
          <w:trHeight w:val="449"/>
        </w:trPr>
        <w:tc>
          <w:tcPr>
            <w:tcW w:w="397" w:type="pct"/>
          </w:tcPr>
          <w:p w14:paraId="4F2511C9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5C282F26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ubenene</w:t>
            </w:r>
            <w:proofErr w:type="spellEnd"/>
          </w:p>
        </w:tc>
        <w:tc>
          <w:tcPr>
            <w:tcW w:w="1938" w:type="pct"/>
          </w:tcPr>
          <w:p w14:paraId="0CA5AA90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omponent of essential oil of plants.</w:t>
            </w:r>
          </w:p>
        </w:tc>
        <w:tc>
          <w:tcPr>
            <w:tcW w:w="498" w:type="pct"/>
          </w:tcPr>
          <w:p w14:paraId="4A8CFD0D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OYWJldGE8L0F1dGhvcj48WWVhcj4xOTk1PC9ZZWFyPjxS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OYWJldGE8L0F1dGhvcj48WWVhcj4xOTk1PC9ZZWFyPjxS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38,39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5DB782B7" w14:textId="77777777" w:rsidTr="00D97A04">
        <w:trPr>
          <w:trHeight w:val="701"/>
        </w:trPr>
        <w:tc>
          <w:tcPr>
            <w:tcW w:w="397" w:type="pct"/>
          </w:tcPr>
          <w:p w14:paraId="03BF0D11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5364FA13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Naphthalene, 1,2,4a,5,6,8a-hexahydro-4,7-dimethyl-1-(1-methylethyl)-, [1S-(1.alpha.,4a.beta.,8a.alpha.)]- ; .alpha.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cadinene</w:t>
            </w:r>
            <w:proofErr w:type="spellEnd"/>
          </w:p>
        </w:tc>
        <w:tc>
          <w:tcPr>
            <w:tcW w:w="1938" w:type="pct"/>
          </w:tcPr>
          <w:p w14:paraId="63DA8DE1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 xml:space="preserve">Antioxidant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larvicidal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ctivity, component of essential oil.</w:t>
            </w:r>
          </w:p>
        </w:tc>
        <w:tc>
          <w:tcPr>
            <w:tcW w:w="498" w:type="pct"/>
          </w:tcPr>
          <w:p w14:paraId="5281EEEB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SxINkdWxlc2N1PC9BdXRob3I+PFllYXI+MjAyMTwvWWVh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SxINkdWxlc2N1PC9BdXRob3I+PFllYXI+MjAyMTwvWWVh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40-43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0C4C2714" w14:textId="77777777" w:rsidTr="00D97A04">
        <w:trPr>
          <w:trHeight w:val="719"/>
        </w:trPr>
        <w:tc>
          <w:tcPr>
            <w:tcW w:w="397" w:type="pct"/>
          </w:tcPr>
          <w:p w14:paraId="641E7C0C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0089C2D6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,H-Dimethyl-7(1-hydroxy-1-methylethyl)[3,3a,4,5,6,7]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hexahydro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azule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; alpha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Guajene</w:t>
            </w:r>
            <w:proofErr w:type="spellEnd"/>
          </w:p>
        </w:tc>
        <w:tc>
          <w:tcPr>
            <w:tcW w:w="1938" w:type="pct"/>
          </w:tcPr>
          <w:p w14:paraId="4004437D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 xml:space="preserve">Component of essential oil with anti-inflammatory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antinociceptiv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 antipyretic, and antioxidant effects.</w:t>
            </w:r>
          </w:p>
        </w:tc>
        <w:tc>
          <w:tcPr>
            <w:tcW w:w="498" w:type="pct"/>
          </w:tcPr>
          <w:p w14:paraId="7E9DF1A4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BYXRpPC9BdXRob3I+PFllYXI+MjAxOTwvWWVhcj48UmVj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BYXRpPC9BdXRob3I+PFllYXI+MjAxOTwvWWVhcj48UmVj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44,45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0007F9AD" w14:textId="77777777" w:rsidTr="00D97A04">
        <w:trPr>
          <w:trHeight w:val="701"/>
        </w:trPr>
        <w:tc>
          <w:tcPr>
            <w:tcW w:w="397" w:type="pct"/>
          </w:tcPr>
          <w:p w14:paraId="6083DF8A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3E239098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-ISOPROPYL-7-METHYL-4-METHYLENE-1,2,3,4,4A,5,6,8A-OCTAHYDRONAPHTHALENE; .gamma.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uurolen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; </w:t>
            </w:r>
          </w:p>
        </w:tc>
        <w:tc>
          <w:tcPr>
            <w:tcW w:w="1938" w:type="pct"/>
          </w:tcPr>
          <w:p w14:paraId="756EDA6D" w14:textId="77777777" w:rsidR="00E514BB" w:rsidRPr="00A0373E" w:rsidRDefault="00E514BB" w:rsidP="00D97A04">
            <w:pPr>
              <w:tabs>
                <w:tab w:val="left" w:pos="1966"/>
              </w:tabs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Component of essential oil with antimicrobial, antioxidant and anti-inflammatory activities</w:t>
            </w:r>
          </w:p>
        </w:tc>
        <w:tc>
          <w:tcPr>
            <w:tcW w:w="498" w:type="pct"/>
          </w:tcPr>
          <w:p w14:paraId="38BE852E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Nb2hhbjwvQXV0aG9yPjxZZWFyPjIwMTE8L1llYXI+PFJl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Nb2hhbjwvQXV0aG9yPjxZZWFyPjIwMTE8L1llYXI+PFJl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46-48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007EDDF7" w14:textId="77777777" w:rsidTr="00D97A04">
        <w:trPr>
          <w:trHeight w:val="449"/>
        </w:trPr>
        <w:tc>
          <w:tcPr>
            <w:tcW w:w="397" w:type="pct"/>
          </w:tcPr>
          <w:p w14:paraId="4D020BA8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62861382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6.alpha.-Cadina-4,9-diene, (-)-;.gamma.-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Muurolene</w:t>
            </w:r>
            <w:proofErr w:type="spellEnd"/>
          </w:p>
        </w:tc>
        <w:tc>
          <w:tcPr>
            <w:tcW w:w="1938" w:type="pct"/>
          </w:tcPr>
          <w:p w14:paraId="4CA743C8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 xml:space="preserve">Component of essential oil with antimicrobial, antioxidant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antinociceptive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 xml:space="preserve"> and anti-inflammatory activities</w:t>
            </w:r>
          </w:p>
        </w:tc>
        <w:tc>
          <w:tcPr>
            <w:tcW w:w="498" w:type="pct"/>
          </w:tcPr>
          <w:p w14:paraId="47E03C87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adWNjb2xvdHRvPC9BdXRob3I+PFllYXI+MjAxOTwvWWVh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adWNjb2xvdHRvPC9BdXRob3I+PFllYXI+MjAxOTwvWWVh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=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48-50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514BB" w:rsidRPr="00A0373E" w14:paraId="5339DB08" w14:textId="77777777" w:rsidTr="00D97A04">
        <w:trPr>
          <w:trHeight w:val="701"/>
        </w:trPr>
        <w:tc>
          <w:tcPr>
            <w:tcW w:w="397" w:type="pct"/>
          </w:tcPr>
          <w:p w14:paraId="1E15F4D2" w14:textId="77777777" w:rsidR="00E514BB" w:rsidRPr="00A0373E" w:rsidRDefault="00E514BB" w:rsidP="00E514BB">
            <w:pPr>
              <w:pStyle w:val="ListParagraph"/>
              <w:numPr>
                <w:ilvl w:val="0"/>
                <w:numId w:val="3"/>
              </w:numPr>
              <w:spacing w:line="240" w:lineRule="auto"/>
              <w:ind w:left="0" w:firstLine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67" w:type="pct"/>
          </w:tcPr>
          <w:p w14:paraId="4B5DD696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>1,1,7-TRIMETHYL-4-METHYLENEDECAHYDRO-1H-CYCLOPROPA[E]AZULENE</w:t>
            </w:r>
          </w:p>
        </w:tc>
        <w:tc>
          <w:tcPr>
            <w:tcW w:w="1938" w:type="pct"/>
          </w:tcPr>
          <w:p w14:paraId="69FE039B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t xml:space="preserve">anti-inflammatory with peptic ulcers, antineoplastic with leukemia, </w:t>
            </w:r>
            <w:proofErr w:type="spellStart"/>
            <w:r w:rsidRPr="00A0373E">
              <w:rPr>
                <w:rFonts w:ascii="Times New Roman" w:hAnsi="Times New Roman"/>
                <w:sz w:val="24"/>
                <w:szCs w:val="24"/>
              </w:rPr>
              <w:t>antidiabetes</w:t>
            </w:r>
            <w:proofErr w:type="spellEnd"/>
            <w:r w:rsidRPr="00A0373E">
              <w:rPr>
                <w:rFonts w:ascii="Times New Roman" w:hAnsi="Times New Roman"/>
                <w:sz w:val="24"/>
                <w:szCs w:val="24"/>
              </w:rPr>
              <w:t>, antiretroviral with HIV-1, antimicrobial, including antimicrobial photodynamic therapy, and antifungal</w:t>
            </w:r>
          </w:p>
        </w:tc>
        <w:tc>
          <w:tcPr>
            <w:tcW w:w="498" w:type="pct"/>
          </w:tcPr>
          <w:p w14:paraId="50DD4200" w14:textId="77777777" w:rsidR="00E514BB" w:rsidRPr="00A0373E" w:rsidRDefault="00E514BB" w:rsidP="00D97A04">
            <w:pPr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YWt1bjwvQXV0aG9yPjxZZWFyPjIwMjE8L1llYXI+PFJl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YWt1bjwvQXV0aG9yPjxZZWFyPjIwMjE8L1llYXI+PFJl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=
</w:fldData>
              </w:fldCha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</w:r>
            <w:r w:rsidR="00D97A04"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A0373E">
              <w:rPr>
                <w:rFonts w:ascii="Times New Roman" w:hAnsi="Times New Roman"/>
                <w:sz w:val="24"/>
                <w:szCs w:val="24"/>
              </w:rPr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D97A04" w:rsidRPr="00A0373E">
              <w:rPr>
                <w:rFonts w:ascii="Times New Roman" w:hAnsi="Times New Roman"/>
                <w:sz w:val="24"/>
                <w:szCs w:val="24"/>
                <w:vertAlign w:val="superscript"/>
              </w:rPr>
              <w:t>51-53</w:t>
            </w:r>
            <w:r w:rsidRPr="00A0373E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14:paraId="6D94A45C" w14:textId="77777777" w:rsidR="00E514BB" w:rsidRPr="00A0373E" w:rsidRDefault="00E514BB" w:rsidP="00E514BB">
      <w:pPr>
        <w:rPr>
          <w:rFonts w:ascii="Times New Roman" w:hAnsi="Times New Roman" w:cs="Times New Roman"/>
          <w:color w:val="000000"/>
          <w:sz w:val="24"/>
          <w:szCs w:val="24"/>
        </w:rPr>
      </w:pPr>
    </w:p>
    <w:p w14:paraId="7A72512F" w14:textId="77777777" w:rsidR="00E514BB" w:rsidRPr="00A0373E" w:rsidRDefault="00E514BB" w:rsidP="00E514BB">
      <w:pP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References</w:t>
      </w:r>
    </w:p>
    <w:p w14:paraId="0EA16A58" w14:textId="77777777" w:rsidR="00D97A04" w:rsidRPr="00A0373E" w:rsidRDefault="00E514BB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b/>
          <w:noProof w:val="0"/>
          <w:color w:val="000000"/>
          <w:sz w:val="24"/>
          <w:szCs w:val="24"/>
        </w:rPr>
        <w:fldChar w:fldCharType="begin"/>
      </w:r>
      <w:r w:rsidRPr="00A0373E">
        <w:rPr>
          <w:rFonts w:ascii="Times New Roman" w:hAnsi="Times New Roman" w:cs="Times New Roman"/>
          <w:b/>
          <w:noProof w:val="0"/>
          <w:color w:val="000000"/>
          <w:sz w:val="24"/>
          <w:szCs w:val="24"/>
        </w:rPr>
        <w:instrText xml:space="preserve"> ADDIN EN.REFLIST </w:instrText>
      </w:r>
      <w:r w:rsidRPr="00A0373E">
        <w:rPr>
          <w:rFonts w:ascii="Times New Roman" w:hAnsi="Times New Roman" w:cs="Times New Roman"/>
          <w:b/>
          <w:noProof w:val="0"/>
          <w:color w:val="000000"/>
          <w:sz w:val="24"/>
          <w:szCs w:val="24"/>
        </w:rPr>
        <w:fldChar w:fldCharType="separate"/>
      </w:r>
      <w:r w:rsidR="00D97A04"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.</w:t>
      </w:r>
      <w:r w:rsidR="00D97A04"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Ramya S, Neethirajan K, Jayakumararaj R. Profile of bioactive compounds in </w:t>
      </w:r>
      <w:r w:rsidR="00D97A04"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="00D97A04"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-a review. </w:t>
      </w:r>
      <w:r w:rsidR="00D97A04"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J Pharm Res. </w:t>
      </w:r>
      <w:r w:rsidR="00D97A04"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2;5(8):4548-4553.</w:t>
      </w:r>
    </w:p>
    <w:p w14:paraId="61796598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Chhikara N, Kaur R, Jaglan S, Sharma P, Gat Y, Panghal A. Bioactive compounds and pharmacological and food applications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–a review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Food Function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8;9(12):6096-6115.</w:t>
      </w:r>
    </w:p>
    <w:p w14:paraId="093B57D5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Bijauliya RK, Alok S, Singh M, Mishra SB. Morphology, phytochemistry and pharmacology of Syzygium cumini (Linn.)-an overview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Int J Pharma Sci Re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7;8(6):2360-2371.</w:t>
      </w:r>
    </w:p>
    <w:p w14:paraId="44A5312A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>Singh B, Singh JP, Kaur A, Singh N. Insights into the phenolic compounds present in jambolan (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) along with their health-promoting effect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Int J Food Sci Techn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8;53(11):2431-2447.</w:t>
      </w:r>
    </w:p>
    <w:p w14:paraId="105BE73C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5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Ayyanar M, Subash-Babu P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(L.) Skeels: A review of its phytochemical constituents and traditional use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Asian Pac J Trop Biomed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2;2(3):240-246.</w:t>
      </w:r>
    </w:p>
    <w:p w14:paraId="30C2AD82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6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Chagas VT, França LM, Malik S, Paes AMdA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Syzygium cumini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(L.) skeels: a prominent source of bioactive molecules against cardiometabolic disease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Front Pharmac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5;6:259.</w:t>
      </w:r>
    </w:p>
    <w:p w14:paraId="37871D5B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7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Satpute S, Vanmare D, Samarthnagar A. Phytochemical Screening of leaf extract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L. by HRLC-MS spectra method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Int JS Res Sci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8;4:33-37.</w:t>
      </w:r>
    </w:p>
    <w:p w14:paraId="557E10B0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8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Timbola A, Szpoganicz B, Branco A, Monache F, Pizzolatti M. A new flavonol from leaves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Eugenia jambolan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Fitoterapia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02;73(2):174-176.</w:t>
      </w:r>
    </w:p>
    <w:p w14:paraId="6053079A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9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Jagetia GC. Phytochemical Composition and pleotropic pharmacological properties of jamun,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skeel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J Explor Res Pharmac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7;2(2):54-66.</w:t>
      </w:r>
    </w:p>
    <w:p w14:paraId="6C578CB6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0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Shidiki A, Vyas A. Molecular docking and pharmacokinetic prediction of phytochemicals from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in interaction with penicillin-binding protein 2a and erythromycin ribosomal methylase of Staphylococcus aureu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Biotechnologia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2;103(1):5-18.</w:t>
      </w:r>
    </w:p>
    <w:p w14:paraId="75BE264A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1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Balyan U, Verma SP, Sarkar B. Phenolic compounds from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(L.) Skeels leaves: Extraction and membrane purification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J Appl Res Med Aroma Plant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9;12:43-58.</w:t>
      </w:r>
    </w:p>
    <w:p w14:paraId="1ACFCE9C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2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Mahmoud II, Marzouk MS, Moharram FA, El-Gindi MR, Hassan AM. Acylated flavonol glycosides from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Eugenia jambolan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leave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Phytochem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01;58(8):1239-1244.</w:t>
      </w:r>
    </w:p>
    <w:p w14:paraId="3135F58A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3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Murali V, Devi VM. Antioxidant Analysis, FTIR and GC-MS Characterization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Leaf Extract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Annal Roman Soc Cell Bi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1:15880-15892.</w:t>
      </w:r>
    </w:p>
    <w:p w14:paraId="7E1971D1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4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Sanches JR, Franca LM, Chagas VT, et al. Polyphenol-rich extract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yzygium cumin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leaf dually improves peripheral insulin sensitivity and pancreatic islet function in monosodium L-glutamate-induced obese rat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Front Pharmac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6;7:48.</w:t>
      </w:r>
    </w:p>
    <w:p w14:paraId="31305218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5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McGinty D, Letizia CS, Api AM. Fragrance material review on (Z)-2-penten-1-ol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Food and Chemical Toxicology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0;48:S84-S86.</w:t>
      </w:r>
    </w:p>
    <w:p w14:paraId="25CA1D3D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6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>2-Ethylfuran 2024; https://hmdb.ca/metabolites/HMDB0040587#biological_properties:https://hmdb.ca/metabolites/HMDB0040587#biological_properties. Accessed 2024.10.07, 2024.</w:t>
      </w:r>
    </w:p>
    <w:p w14:paraId="55D081AE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7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Tiwari K, Paliyath G. Microarray analysis of ripening-regulated gene expression and its modulation by 1-MCP and hexanal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Plant Physiol Biochem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1;49(3):329-340.</w:t>
      </w:r>
    </w:p>
    <w:p w14:paraId="3B0BC5DB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8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Aghdam MS, Hassanpouraghdam MB, Paliyath G, Farmani B. The language of calcium in postharvest life of fruits, vegetables and flower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Scientia Horticu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2;144:102-115.</w:t>
      </w:r>
    </w:p>
    <w:p w14:paraId="4DB22DA3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lastRenderedPageBreak/>
        <w:t>19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Cui X, You Y, Ding Y, et al. Improving the function of electrospun film by natural substance for active packaging application of fruits and vegetable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LWT Food Sci Techn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4;191:115683.</w:t>
      </w:r>
    </w:p>
    <w:p w14:paraId="478DA034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Li Y, Cao X, Sun J, et al. Characterization of chemical compositions by a GC–MS/MS approach and evaluation of antioxidant activities of essential oils from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Cinnamomum reticulatum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Hay,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Leptospermum petersoni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Bailey, and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Juniperus formosan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Hayata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Arab J Chem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2;15(2):103609.</w:t>
      </w:r>
    </w:p>
    <w:p w14:paraId="1F47CA80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1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Salehi B, Upadhyay S, Erdogan Orhan I, et al. Therapeutic Potential of α- and β-Pinene: A Miracle Gift of Nature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Biomolecule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9;9(11):738.</w:t>
      </w:r>
    </w:p>
    <w:p w14:paraId="203061A6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2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Rivas da Silva AC, Lopes PM, Barros de Azevedo MM, Costa DC, Alviano CS, Alviano DS. Biological activities of α-pinene and β-pinene enantiomer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Molecule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2;17(6):6305-6316.</w:t>
      </w:r>
    </w:p>
    <w:p w14:paraId="7B1EEC47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3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Allenspach M, Steuer C. α-Pinene: A never-ending story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Phytochem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1;190:112857.</w:t>
      </w:r>
    </w:p>
    <w:p w14:paraId="6C5B4ADD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4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Saldanha E, Pai RJ, George T, et al. Chapter 17 - Health Effects of Various Dietary Agents and Phytochemicals (Therapy of Acute Pancreatitis). In: Grumezescu AM, Holban AM, ed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Therapeutic, Probiotic, and Unconventional Foods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: Academic Press; 2018:303-314.</w:t>
      </w:r>
    </w:p>
    <w:p w14:paraId="0553EFDB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5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Türkez H, Celik K, Toğar B. Effects of copaene, a tricyclic sesquiterpene, on human lymphocytes cells in vitro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Cytotechn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4;66(4):597-603.</w:t>
      </w:r>
    </w:p>
    <w:p w14:paraId="002569DF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6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Guerrero A, Guerrero E, Cartuche L, Cumbicus N, Morocho V. Chemical Profiling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Hedyosmum cumbalense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and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Hedyosmum spectabile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(Chloranthaceae) Essential Oils, and Their Antimicrobial, Antioxidant, and Anticholinesterase Propertie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Plant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3;12(1):39.</w:t>
      </w:r>
    </w:p>
    <w:p w14:paraId="365B442A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7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Franco CR, Alves PB, Andrade DM, et al. Essential oil composition and variability in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Hyptis fruticos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Revista Brasileira de Farmacognosia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1;21:24-32.</w:t>
      </w:r>
    </w:p>
    <w:p w14:paraId="6652C2EB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8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Aisyah M, Puspasari L, Rusmin D. Toxicity and chemical compounds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Piper aduncum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fruit extract against storage pest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itophilus oryzae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and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Callosobruchus maculatus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. Paper presented at: IOP Conference Series: Earth and Environmental Science2023.</w:t>
      </w:r>
    </w:p>
    <w:p w14:paraId="100C9A6C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9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Passos BG, de Albuquerque RDDG, Muñoz-Acevedo A, et al. Essential oils from Ocotea species: Chemical variety, biological activities and geographic availability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Fitoterapia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2;156:105065.</w:t>
      </w:r>
    </w:p>
    <w:p w14:paraId="4E8CEE09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0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El Omari N, Ezzahrae Guaouguaou F, El Menyiy N, et al. Phytochemical and biological activities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Pinus halepensis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mill., and their ethnomedicinal use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J Ethnopharmac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1;268:113661.</w:t>
      </w:r>
    </w:p>
    <w:p w14:paraId="0F94B015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1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Pereira I, Marques M, Pavan A, et al. Leishmanicidal activity of benzophenones and extracts from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Garcinia brasiliensis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Mart. fruit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Phytomed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0;17(5):339-345.</w:t>
      </w:r>
    </w:p>
    <w:p w14:paraId="5633BCD1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2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Espirito Santo B, Santana LF, Kato Junior WH, et al. Medicinal Potential of Garcinia Species and Their Compound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Molecule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0;25(19).</w:t>
      </w:r>
    </w:p>
    <w:p w14:paraId="19DF77B1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3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Marinas IC, Oprea E, Buleandra M, et al. Chemical Composition, Antipathogenic and Cytotoxic Activity of the Essential Oil Extracted from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Amorpha fruticos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Fruit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Molecule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1;26(11):3146.</w:t>
      </w:r>
    </w:p>
    <w:p w14:paraId="2CFF8C01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4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Hui L-M, Zhao G-D, Zhao J-J. δ-Cadinene inhibits the growth of ovarian cancer cells via caspase-dependent apoptosis and cell cycle arrest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Int J Clin Experiment Path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5;8(6):6046.</w:t>
      </w:r>
    </w:p>
    <w:p w14:paraId="62AADFDF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5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Ringel M, Dimos N, Himpich S, et al. Biotechnological potential and initial characterization of two novel sesquiterpene synthases from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Basidiomycota Coniophor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putean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for heterologous production of δ-cadinol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Microb Cell Factor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2;21(1):64.</w:t>
      </w:r>
    </w:p>
    <w:p w14:paraId="505B623A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lastRenderedPageBreak/>
        <w:t>36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Gennadios HA, Gonzalez V, Di Costanzo L, et al. Crystal structure of (+)-δ-cadinene synthase from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Gossypium arboreum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and evolutionary divergence of metal binding motifs for catalysi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Biochem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09;48(26):6175-6183.</w:t>
      </w:r>
    </w:p>
    <w:p w14:paraId="5CD41A58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7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Kundu A, Saha S, Walia S, Ahluwalia V, Kaur C. Antioxidant potential of essential oil and cadinene sesquiterpenes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Eupatorium adenophorum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Toxicol Environ Chem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3;95(1):127-137.</w:t>
      </w:r>
    </w:p>
    <w:p w14:paraId="5003828D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8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Nabeta K, Kigure K, Fujita M, et al. Biosynthesis of (+)-cubenene and (+)-epicubenol by cell-free extracts of cultured cells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Heteroscyphus planus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and cyclization of [2H] farnesyl diphosphate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J Chem Soc Perkin Transact 1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1995(15):1935-1939.</w:t>
      </w:r>
    </w:p>
    <w:p w14:paraId="31B43A3C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39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Chen C, Yao G, Wang F, et al. Identification of a (+)-cubenene synthase from filamentous fungi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Acremonium chrysogenum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Biochem Biophy Res Commun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3;677:119-125.</w:t>
      </w:r>
    </w:p>
    <w:p w14:paraId="6A2ACF8F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0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Rădulescu M, Jianu C, Lukinich-Gruia AT, et al. Chemical Composition, In Vitro and In Silico Antioxidant Potential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Melissa officinalis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subsp. officinalis Essential Oil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Antioxidant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1;10(7):1081.</w:t>
      </w:r>
    </w:p>
    <w:p w14:paraId="076990E5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1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Chappell J, Coates RM. 1.16 - Sesquiterpenes. In: Liu H-W, Mander L, ed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Comprehensive Natural Products II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. Oxford: Elsevier; 2010:609-641.</w:t>
      </w:r>
    </w:p>
    <w:p w14:paraId="77E862E7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2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Xu W, Popovich DG. Chapter 3 - Bioactive hybrid compounds from Myrtaceae: Chemical classification and biological activities. In: Atta ur R, ed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Studies in Natural Products Chemistry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Vol 77: Elsevier; 2023:65-109.</w:t>
      </w:r>
    </w:p>
    <w:p w14:paraId="29271D39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3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Russo EB, Marcu J. Chapter Three - Cannabis Pharmacology: The Usual Suspects and a Few Promising Leads. In: Kendall D, Alexander SPH, ed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Advances in Pharmacology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Vol 80: Academic Press; 2017:67-134.</w:t>
      </w:r>
    </w:p>
    <w:p w14:paraId="5C98DD5C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4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Aati H, El-Gamal A, Kayser O. Chemical composition and biological activity of the essential oil from the root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Jatropha pelargoniifoli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Courb. native to Saudi Arabia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Saudi Pharma J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9;27(1):88-95.</w:t>
      </w:r>
    </w:p>
    <w:p w14:paraId="6F710177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5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Bahuguna A, Dubey SK, Arti. Phytochemical profiling, molecular docking, and ADMET evaluation of essential oils from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Anaphalis busu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and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Anaphalis margaritace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in Uttarakhand's Himalayan Terrain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Phytomed Plu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4;4(4):100645.</w:t>
      </w:r>
    </w:p>
    <w:p w14:paraId="5D521369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6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Mohan L, Negi A, Melkani AB, Dev V. Chemical composition and antibacterial activity of essential oil from Salvia mukerjeei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Nat Prod Commun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1;6(12):1949-1952.</w:t>
      </w:r>
    </w:p>
    <w:p w14:paraId="30BF939D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7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Darwish RS, Hammoda HM, Ghareeb DA, et al. Efficacy-directed discrimination of the essential oils of three Juniperus species based on their in-vitro antimicrobial and anti-inflammatory activitie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J Ethnopharmacol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0;259:112971.</w:t>
      </w:r>
    </w:p>
    <w:p w14:paraId="408EBA2A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8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Zuccolotto T, Bressan J, Lourenço AV, et al. Chemical, antioxidant, and antimicrobial evaluation of essential oils and an anatomical study of the aerial parts from Baccharis species (Asteraceae)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Chem </w:t>
      </w:r>
      <w:r w:rsidR="003B3432"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B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iodiver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9;16(4):e1800547.</w:t>
      </w:r>
    </w:p>
    <w:p w14:paraId="3E88A5B7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49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Perigo CV, Torres RB, Bernacci LC, et al. The chemical composition and antibacterial activity of eleven Piper species from distinct rainforest areas in Southeastern Brazil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Ind Crop Prod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6;94:528-539.</w:t>
      </w:r>
    </w:p>
    <w:p w14:paraId="1B4A29C3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50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Queiroz JCC, Antoniolli ÂR, Quintans-Júnior LJ, et al. Evaluation of the anti-inflammatory and antinociceptive effects of the essential oil from leaves of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>Xylopia laevigata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in experimental models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Sci World J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14;2014.</w:t>
      </w:r>
    </w:p>
    <w:p w14:paraId="0730CDDF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51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Bakun P, Czarczynska-Goslinska B, Goslinski T, Lijewski S. In vitro and in vivo biological activities of azulene derivatives with potential applications in medicine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Med Chem Re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1;30:834-846.</w:t>
      </w:r>
    </w:p>
    <w:p w14:paraId="7656A80B" w14:textId="77777777" w:rsidR="00D97A04" w:rsidRPr="00A0373E" w:rsidRDefault="00D97A04" w:rsidP="003B3432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52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Slon E, Slon B, Kowalczuk D. Azulene and Its Derivatives as Potential Compounds in the Therapy of Dermatological and Anticancer Diseases: New Perspectives against the Backdrop of Current Research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Molecules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4;29(9):2020.</w:t>
      </w:r>
    </w:p>
    <w:p w14:paraId="7579AB80" w14:textId="77777777" w:rsidR="00D97A04" w:rsidRPr="00A0373E" w:rsidRDefault="00D97A04" w:rsidP="003B3432">
      <w:pPr>
        <w:pStyle w:val="EndNoteBibliography"/>
        <w:ind w:left="720" w:hanging="720"/>
        <w:jc w:val="both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lastRenderedPageBreak/>
        <w:t>53.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 xml:space="preserve">Leino TO, Sieger P, Yli-Kauhaluoma J, Wallén EAA, Kley JT. The azulene scaffold from a medicinal chemist's perspective: Physicochemical and in vitro parameters relevant for drug discovery. </w:t>
      </w:r>
      <w:r w:rsidRPr="00A0373E">
        <w:rPr>
          <w:rFonts w:ascii="Times New Roman" w:hAnsi="Times New Roman" w:cs="Times New Roman"/>
          <w:i/>
          <w:noProof w:val="0"/>
          <w:color w:val="000000"/>
          <w:sz w:val="24"/>
          <w:szCs w:val="24"/>
        </w:rPr>
        <w:t xml:space="preserve">European J Med Chem. </w:t>
      </w:r>
      <w:r w:rsidRPr="00A0373E">
        <w:rPr>
          <w:rFonts w:ascii="Times New Roman" w:hAnsi="Times New Roman" w:cs="Times New Roman"/>
          <w:noProof w:val="0"/>
          <w:color w:val="000000"/>
          <w:sz w:val="24"/>
          <w:szCs w:val="24"/>
        </w:rPr>
        <w:t>2022;237:114374.</w:t>
      </w:r>
    </w:p>
    <w:p w14:paraId="57B530EE" w14:textId="77777777" w:rsidR="00544C13" w:rsidRPr="00A0373E" w:rsidRDefault="00E514BB" w:rsidP="003B3432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A0373E">
        <w:rPr>
          <w:rFonts w:ascii="Times New Roman" w:hAnsi="Times New Roman" w:cs="Times New Roman"/>
          <w:b/>
          <w:color w:val="000000"/>
          <w:sz w:val="24"/>
          <w:szCs w:val="24"/>
        </w:rPr>
        <w:fldChar w:fldCharType="end"/>
      </w:r>
    </w:p>
    <w:sectPr w:rsidR="00544C13" w:rsidRPr="00A0373E" w:rsidSect="00AE50EB">
      <w:headerReference w:type="default" r:id="rId7"/>
      <w:footerReference w:type="even" r:id="rId8"/>
      <w:footerReference w:type="default" r:id="rId9"/>
      <w:footerReference w:type="first" r:id="rId10"/>
      <w:type w:val="continuous"/>
      <w:pgSz w:w="11910" w:h="16840" w:code="9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A7A1F3C" w14:textId="77777777" w:rsidR="00D11E26" w:rsidRDefault="00D11E26" w:rsidP="00AE50EB">
      <w:pPr>
        <w:spacing w:after="0" w:line="240" w:lineRule="auto"/>
      </w:pPr>
      <w:r>
        <w:separator/>
      </w:r>
    </w:p>
  </w:endnote>
  <w:endnote w:type="continuationSeparator" w:id="0">
    <w:p w14:paraId="733C96F6" w14:textId="77777777" w:rsidR="00D11E26" w:rsidRDefault="00D11E26" w:rsidP="00AE50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00000000" w:usb1="00000000" w:usb2="00000000" w:usb3="00000000" w:csb0="00010001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6CD72C1" w14:textId="1DF1F7AF" w:rsidR="00A0373E" w:rsidRDefault="00A0373E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66B7B430" wp14:editId="29DB62A0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35280"/>
              <wp:effectExtent l="0" t="0" r="9525" b="0"/>
              <wp:wrapNone/>
              <wp:docPr id="391368560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352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80F6CB5" w14:textId="52CA063D" w:rsidR="00A0373E" w:rsidRPr="00A0373E" w:rsidRDefault="00A0373E" w:rsidP="00A0373E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A0373E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66B7B430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164.25pt;height:26.4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" filled="f" stroked="f">
              <v:fill o:detectmouseclick="t"/>
              <v:textbox style="mso-fit-shape-to-text:t" inset="20pt,0,0,15pt">
                <w:txbxContent>
                  <w:p w14:paraId="080F6CB5" w14:textId="52CA063D" w:rsidR="00A0373E" w:rsidRPr="00A0373E" w:rsidRDefault="00A0373E" w:rsidP="00A0373E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A0373E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D232BAF" w14:textId="5D7C3C92" w:rsidR="00A0373E" w:rsidRDefault="00A0373E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022C93D8" wp14:editId="356A5733">
              <wp:simplePos x="914400" y="1006792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35280"/>
              <wp:effectExtent l="0" t="0" r="9525" b="0"/>
              <wp:wrapNone/>
              <wp:docPr id="577745054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352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C70F013" w14:textId="33B6C8AB" w:rsidR="00A0373E" w:rsidRPr="00A0373E" w:rsidRDefault="00A0373E" w:rsidP="00A0373E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A0373E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022C93D8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164.25pt;height:26.4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" filled="f" stroked="f">
              <v:fill o:detectmouseclick="t"/>
              <v:textbox style="mso-fit-shape-to-text:t" inset="20pt,0,0,15pt">
                <w:txbxContent>
                  <w:p w14:paraId="1C70F013" w14:textId="33B6C8AB" w:rsidR="00A0373E" w:rsidRPr="00A0373E" w:rsidRDefault="00A0373E" w:rsidP="00A0373E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A0373E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3077C3F" w14:textId="01CD1612" w:rsidR="00A0373E" w:rsidRDefault="00A0373E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33D4533B" wp14:editId="628F8EC6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335280"/>
              <wp:effectExtent l="0" t="0" r="9525" b="0"/>
              <wp:wrapNone/>
              <wp:docPr id="224912288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3352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76E9A8F" w14:textId="392C1BBE" w:rsidR="00A0373E" w:rsidRPr="00A0373E" w:rsidRDefault="00A0373E" w:rsidP="00A0373E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A0373E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33D4533B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164.25pt;height:26.4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" filled="f" stroked="f">
              <v:fill o:detectmouseclick="t"/>
              <v:textbox style="mso-fit-shape-to-text:t" inset="20pt,0,0,15pt">
                <w:txbxContent>
                  <w:p w14:paraId="076E9A8F" w14:textId="392C1BBE" w:rsidR="00A0373E" w:rsidRPr="00A0373E" w:rsidRDefault="00A0373E" w:rsidP="00A0373E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A0373E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7902F86" w14:textId="77777777" w:rsidR="00D11E26" w:rsidRDefault="00D11E26" w:rsidP="00AE50EB">
      <w:pPr>
        <w:spacing w:after="0" w:line="240" w:lineRule="auto"/>
      </w:pPr>
      <w:r>
        <w:separator/>
      </w:r>
    </w:p>
  </w:footnote>
  <w:footnote w:type="continuationSeparator" w:id="0">
    <w:p w14:paraId="0EAEED58" w14:textId="77777777" w:rsidR="00D11E26" w:rsidRDefault="00D11E26" w:rsidP="00AE50E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9598065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4784FC9" w14:textId="3F24F13F" w:rsidR="00D97A04" w:rsidRDefault="00D97A0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106F1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6699898A" w14:textId="77777777" w:rsidR="00D97A04" w:rsidRDefault="00D97A0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67E1DE1"/>
    <w:multiLevelType w:val="hybridMultilevel"/>
    <w:tmpl w:val="D83E826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1076AEB"/>
    <w:multiLevelType w:val="hybridMultilevel"/>
    <w:tmpl w:val="0D2C959C"/>
    <w:lvl w:ilvl="0" w:tplc="B9E0670A">
      <w:start w:val="1"/>
      <w:numFmt w:val="decimal"/>
      <w:lvlText w:val="%1."/>
      <w:lvlJc w:val="left"/>
      <w:pPr>
        <w:ind w:left="720" w:hanging="360"/>
      </w:pPr>
    </w:lvl>
    <w:lvl w:ilvl="1" w:tplc="6ABE8730" w:tentative="1">
      <w:start w:val="1"/>
      <w:numFmt w:val="lowerLetter"/>
      <w:lvlText w:val="%2."/>
      <w:lvlJc w:val="left"/>
      <w:pPr>
        <w:ind w:left="1440" w:hanging="360"/>
      </w:pPr>
    </w:lvl>
    <w:lvl w:ilvl="2" w:tplc="A8183DE6" w:tentative="1">
      <w:start w:val="1"/>
      <w:numFmt w:val="lowerRoman"/>
      <w:lvlText w:val="%3."/>
      <w:lvlJc w:val="right"/>
      <w:pPr>
        <w:ind w:left="2160" w:hanging="180"/>
      </w:pPr>
    </w:lvl>
    <w:lvl w:ilvl="3" w:tplc="0DFAA610" w:tentative="1">
      <w:start w:val="1"/>
      <w:numFmt w:val="decimal"/>
      <w:lvlText w:val="%4."/>
      <w:lvlJc w:val="left"/>
      <w:pPr>
        <w:ind w:left="2880" w:hanging="360"/>
      </w:pPr>
    </w:lvl>
    <w:lvl w:ilvl="4" w:tplc="4B80F002" w:tentative="1">
      <w:start w:val="1"/>
      <w:numFmt w:val="lowerLetter"/>
      <w:lvlText w:val="%5."/>
      <w:lvlJc w:val="left"/>
      <w:pPr>
        <w:ind w:left="3600" w:hanging="360"/>
      </w:pPr>
    </w:lvl>
    <w:lvl w:ilvl="5" w:tplc="081A13B0" w:tentative="1">
      <w:start w:val="1"/>
      <w:numFmt w:val="lowerRoman"/>
      <w:lvlText w:val="%6."/>
      <w:lvlJc w:val="right"/>
      <w:pPr>
        <w:ind w:left="4320" w:hanging="180"/>
      </w:pPr>
    </w:lvl>
    <w:lvl w:ilvl="6" w:tplc="9AA2E526" w:tentative="1">
      <w:start w:val="1"/>
      <w:numFmt w:val="decimal"/>
      <w:lvlText w:val="%7."/>
      <w:lvlJc w:val="left"/>
      <w:pPr>
        <w:ind w:left="5040" w:hanging="360"/>
      </w:pPr>
    </w:lvl>
    <w:lvl w:ilvl="7" w:tplc="664A8454" w:tentative="1">
      <w:start w:val="1"/>
      <w:numFmt w:val="lowerLetter"/>
      <w:lvlText w:val="%8."/>
      <w:lvlJc w:val="left"/>
      <w:pPr>
        <w:ind w:left="5760" w:hanging="360"/>
      </w:pPr>
    </w:lvl>
    <w:lvl w:ilvl="8" w:tplc="ECA89E1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50754FC"/>
    <w:multiLevelType w:val="hybridMultilevel"/>
    <w:tmpl w:val="69844DBE"/>
    <w:lvl w:ilvl="0" w:tplc="04090017">
      <w:start w:val="1"/>
      <w:numFmt w:val="lowerLetter"/>
      <w:lvlText w:val="%1)"/>
      <w:lvlJc w:val="left"/>
      <w:pPr>
        <w:ind w:left="720" w:hanging="360"/>
      </w:pPr>
      <w:rPr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oNotTrackFormatting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7C0NDA0MLYwNTM3MjBQ0lEKTi0uzszPAykwrgUAPjvAeCwAAAA=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w9ddx9m5xtd6eeetop50alxeaprdtf5ztt&quot;&gt;My EndNote Library-All DGU Copy&lt;record-ids&gt;&lt;item&gt;3829&lt;/item&gt;&lt;item&gt;3840&lt;/item&gt;&lt;item&gt;3864&lt;/item&gt;&lt;item&gt;3915&lt;/item&gt;&lt;item&gt;3967&lt;/item&gt;&lt;item&gt;4815&lt;/item&gt;&lt;item&gt;4819&lt;/item&gt;&lt;item&gt;4822&lt;/item&gt;&lt;item&gt;4826&lt;/item&gt;&lt;item&gt;4830&lt;/item&gt;&lt;item&gt;4834&lt;/item&gt;&lt;item&gt;4836&lt;/item&gt;&lt;item&gt;5169&lt;/item&gt;&lt;item&gt;5171&lt;/item&gt;&lt;item&gt;5172&lt;/item&gt;&lt;item&gt;5173&lt;/item&gt;&lt;item&gt;5174&lt;/item&gt;&lt;item&gt;5176&lt;/item&gt;&lt;item&gt;5177&lt;/item&gt;&lt;item&gt;5179&lt;/item&gt;&lt;item&gt;5433&lt;/item&gt;&lt;item&gt;5434&lt;/item&gt;&lt;item&gt;5435&lt;/item&gt;&lt;item&gt;5436&lt;/item&gt;&lt;item&gt;5437&lt;/item&gt;&lt;item&gt;5440&lt;/item&gt;&lt;item&gt;5441&lt;/item&gt;&lt;item&gt;5442&lt;/item&gt;&lt;item&gt;5452&lt;/item&gt;&lt;item&gt;5453&lt;/item&gt;&lt;item&gt;5454&lt;/item&gt;&lt;item&gt;5456&lt;/item&gt;&lt;item&gt;5457&lt;/item&gt;&lt;item&gt;5458&lt;/item&gt;&lt;item&gt;5459&lt;/item&gt;&lt;item&gt;5460&lt;/item&gt;&lt;item&gt;5461&lt;/item&gt;&lt;item&gt;5462&lt;/item&gt;&lt;item&gt;5463&lt;/item&gt;&lt;item&gt;5464&lt;/item&gt;&lt;item&gt;5465&lt;/item&gt;&lt;item&gt;5466&lt;/item&gt;&lt;item&gt;5467&lt;/item&gt;&lt;item&gt;5468&lt;/item&gt;&lt;item&gt;5469&lt;/item&gt;&lt;item&gt;5470&lt;/item&gt;&lt;item&gt;5471&lt;/item&gt;&lt;item&gt;5472&lt;/item&gt;&lt;item&gt;5473&lt;/item&gt;&lt;item&gt;5474&lt;/item&gt;&lt;item&gt;5475&lt;/item&gt;&lt;item&gt;5478&lt;/item&gt;&lt;item&gt;5479&lt;/item&gt;&lt;/record-ids&gt;&lt;/item&gt;&lt;/Libraries&gt;"/>
  </w:docVars>
  <w:rsids>
    <w:rsidRoot w:val="004F7F12"/>
    <w:rsid w:val="001106F1"/>
    <w:rsid w:val="002C3209"/>
    <w:rsid w:val="0035645E"/>
    <w:rsid w:val="00362CB9"/>
    <w:rsid w:val="003B3432"/>
    <w:rsid w:val="004139BE"/>
    <w:rsid w:val="004307FA"/>
    <w:rsid w:val="004F169D"/>
    <w:rsid w:val="004F7F12"/>
    <w:rsid w:val="00522107"/>
    <w:rsid w:val="00544C13"/>
    <w:rsid w:val="00560B56"/>
    <w:rsid w:val="005F3BF5"/>
    <w:rsid w:val="00665E12"/>
    <w:rsid w:val="00692D44"/>
    <w:rsid w:val="00693882"/>
    <w:rsid w:val="006F373F"/>
    <w:rsid w:val="00700E47"/>
    <w:rsid w:val="007655BE"/>
    <w:rsid w:val="007E3F19"/>
    <w:rsid w:val="00A0373E"/>
    <w:rsid w:val="00A50A49"/>
    <w:rsid w:val="00AE50EB"/>
    <w:rsid w:val="00B25868"/>
    <w:rsid w:val="00B70FA4"/>
    <w:rsid w:val="00BE0AB1"/>
    <w:rsid w:val="00C36C27"/>
    <w:rsid w:val="00C879ED"/>
    <w:rsid w:val="00CC5E9C"/>
    <w:rsid w:val="00D11E26"/>
    <w:rsid w:val="00D97A04"/>
    <w:rsid w:val="00E514BB"/>
    <w:rsid w:val="00E75FA4"/>
    <w:rsid w:val="00F60C94"/>
    <w:rsid w:val="00FA78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DD24E"/>
  <w15:chartTrackingRefBased/>
  <w15:docId w15:val="{55E21D6B-8ADC-4DD4-A8FD-4EFFF0F367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next w:val="Normal"/>
    <w:qFormat/>
    <w:rsid w:val="00665E12"/>
    <w:pPr>
      <w:adjustRightInd w:val="0"/>
      <w:snapToGrid w:val="0"/>
      <w:spacing w:before="240" w:after="0" w:line="240" w:lineRule="auto"/>
    </w:pPr>
    <w:rPr>
      <w:rFonts w:ascii="Palatino Linotype" w:eastAsia="Times New Roman" w:hAnsi="Palatino Linotype" w:cs="Times New Roman"/>
      <w:i/>
      <w:snapToGrid w:val="0"/>
      <w:color w:val="000000"/>
      <w:kern w:val="2"/>
      <w:sz w:val="20"/>
      <w:lang w:eastAsia="de-DE" w:bidi="en-US"/>
      <w14:ligatures w14:val="standardContextual"/>
    </w:rPr>
  </w:style>
  <w:style w:type="paragraph" w:customStyle="1" w:styleId="MDPI12title">
    <w:name w:val="MDPI_1.2_title"/>
    <w:next w:val="Normal"/>
    <w:qFormat/>
    <w:rsid w:val="00665E12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kern w:val="2"/>
      <w:sz w:val="36"/>
      <w:szCs w:val="20"/>
      <w:lang w:eastAsia="de-DE" w:bidi="en-US"/>
      <w14:ligatures w14:val="standardContextual"/>
    </w:rPr>
  </w:style>
  <w:style w:type="paragraph" w:customStyle="1" w:styleId="MDPI13authornames">
    <w:name w:val="MDPI_1.3_authornames"/>
    <w:next w:val="Normal"/>
    <w:qFormat/>
    <w:rsid w:val="00665E12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kern w:val="2"/>
      <w:sz w:val="20"/>
      <w:lang w:eastAsia="de-DE" w:bidi="en-US"/>
      <w14:ligatures w14:val="standardContextual"/>
    </w:rPr>
  </w:style>
  <w:style w:type="paragraph" w:customStyle="1" w:styleId="MDPI16affiliation">
    <w:name w:val="MDPI_1.6_affiliation"/>
    <w:qFormat/>
    <w:rsid w:val="00665E12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kern w:val="2"/>
      <w:sz w:val="16"/>
      <w:szCs w:val="18"/>
      <w:lang w:eastAsia="de-DE" w:bidi="en-US"/>
      <w14:ligatures w14:val="standardContextual"/>
    </w:rPr>
  </w:style>
  <w:style w:type="character" w:styleId="Hyperlink">
    <w:name w:val="Hyperlink"/>
    <w:basedOn w:val="DefaultParagraphFont"/>
    <w:uiPriority w:val="99"/>
    <w:unhideWhenUsed/>
    <w:rsid w:val="00665E12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665E12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31text">
    <w:name w:val="MDPI_3.1_text"/>
    <w:link w:val="MDPI31textChar"/>
    <w:qFormat/>
    <w:rsid w:val="00665E12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kern w:val="2"/>
      <w:sz w:val="20"/>
      <w:lang w:eastAsia="de-DE" w:bidi="en-US"/>
      <w14:ligatures w14:val="standardContextual"/>
    </w:rPr>
  </w:style>
  <w:style w:type="paragraph" w:customStyle="1" w:styleId="EndNoteBibliographyTitle">
    <w:name w:val="EndNote Bibliography Title"/>
    <w:basedOn w:val="Normal"/>
    <w:link w:val="EndNoteBibliographyTitleChar"/>
    <w:rsid w:val="00665E12"/>
    <w:pPr>
      <w:spacing w:after="0"/>
      <w:jc w:val="center"/>
    </w:pPr>
    <w:rPr>
      <w:rFonts w:ascii="Calibri" w:hAnsi="Calibri" w:cs="Calibri"/>
      <w:noProof/>
    </w:rPr>
  </w:style>
  <w:style w:type="character" w:customStyle="1" w:styleId="MDPI31textChar">
    <w:name w:val="MDPI_3.1_text Char"/>
    <w:basedOn w:val="DefaultParagraphFont"/>
    <w:link w:val="MDPI31text"/>
    <w:rsid w:val="00665E12"/>
    <w:rPr>
      <w:rFonts w:ascii="Palatino Linotype" w:eastAsia="Times New Roman" w:hAnsi="Palatino Linotype" w:cs="Times New Roman"/>
      <w:snapToGrid w:val="0"/>
      <w:color w:val="000000"/>
      <w:kern w:val="2"/>
      <w:sz w:val="20"/>
      <w:lang w:eastAsia="de-DE" w:bidi="en-US"/>
      <w14:ligatures w14:val="standardContextual"/>
    </w:rPr>
  </w:style>
  <w:style w:type="character" w:customStyle="1" w:styleId="EndNoteBibliographyTitleChar">
    <w:name w:val="EndNote Bibliography Title Char"/>
    <w:basedOn w:val="MDPI31textChar"/>
    <w:link w:val="EndNoteBibliographyTitle"/>
    <w:rsid w:val="00665E12"/>
    <w:rPr>
      <w:rFonts w:ascii="Calibri" w:eastAsia="Times New Roman" w:hAnsi="Calibri" w:cs="Calibri"/>
      <w:noProof/>
      <w:snapToGrid/>
      <w:color w:val="000000"/>
      <w:kern w:val="2"/>
      <w:sz w:val="20"/>
      <w:lang w:eastAsia="de-DE" w:bidi="en-US"/>
      <w14:ligatures w14:val="standardContextual"/>
    </w:rPr>
  </w:style>
  <w:style w:type="paragraph" w:customStyle="1" w:styleId="EndNoteBibliography">
    <w:name w:val="EndNote Bibliography"/>
    <w:basedOn w:val="Normal"/>
    <w:link w:val="EndNoteBibliographyChar"/>
    <w:rsid w:val="00665E1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MDPI31textChar"/>
    <w:link w:val="EndNoteBibliography"/>
    <w:rsid w:val="00665E12"/>
    <w:rPr>
      <w:rFonts w:ascii="Calibri" w:eastAsia="Times New Roman" w:hAnsi="Calibri" w:cs="Calibri"/>
      <w:noProof/>
      <w:snapToGrid/>
      <w:color w:val="000000"/>
      <w:kern w:val="2"/>
      <w:sz w:val="20"/>
      <w:lang w:eastAsia="de-DE" w:bidi="en-US"/>
      <w14:ligatures w14:val="standardContextual"/>
    </w:rPr>
  </w:style>
  <w:style w:type="paragraph" w:customStyle="1" w:styleId="MDPI51figurecaption">
    <w:name w:val="MDPI_5.1_figure_caption"/>
    <w:qFormat/>
    <w:rsid w:val="00665E12"/>
    <w:pPr>
      <w:adjustRightInd w:val="0"/>
      <w:snapToGrid w:val="0"/>
      <w:spacing w:before="120" w:after="240" w:line="228" w:lineRule="auto"/>
      <w:ind w:left="2608"/>
    </w:pPr>
    <w:rPr>
      <w:rFonts w:ascii="Palatino Linotype" w:eastAsia="Times New Roman" w:hAnsi="Palatino Linotype" w:cs="Times New Roman"/>
      <w:color w:val="000000"/>
      <w:kern w:val="2"/>
      <w:sz w:val="18"/>
      <w:szCs w:val="20"/>
      <w:lang w:eastAsia="de-DE" w:bidi="en-US"/>
      <w14:ligatures w14:val="standardContextual"/>
    </w:rPr>
  </w:style>
  <w:style w:type="paragraph" w:customStyle="1" w:styleId="MDPI52figure">
    <w:name w:val="MDPI_5.2_figure"/>
    <w:qFormat/>
    <w:rsid w:val="00665E12"/>
    <w:pPr>
      <w:adjustRightInd w:val="0"/>
      <w:snapToGrid w:val="0"/>
      <w:spacing w:before="240" w:after="12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kern w:val="2"/>
      <w:sz w:val="20"/>
      <w:szCs w:val="20"/>
      <w:lang w:eastAsia="de-DE" w:bidi="en-US"/>
      <w14:ligatures w14:val="standardContextual"/>
    </w:rPr>
  </w:style>
  <w:style w:type="paragraph" w:customStyle="1" w:styleId="MDPI41tablecaption">
    <w:name w:val="MDPI_4.1_table_caption"/>
    <w:qFormat/>
    <w:rsid w:val="00665E12"/>
    <w:pPr>
      <w:adjustRightInd w:val="0"/>
      <w:snapToGrid w:val="0"/>
      <w:spacing w:before="240" w:after="120" w:line="228" w:lineRule="auto"/>
      <w:ind w:left="2608"/>
    </w:pPr>
    <w:rPr>
      <w:rFonts w:ascii="Palatino Linotype" w:eastAsia="Times New Roman" w:hAnsi="Palatino Linotype"/>
      <w:color w:val="000000"/>
      <w:kern w:val="2"/>
      <w:sz w:val="18"/>
      <w:lang w:eastAsia="de-DE" w:bidi="en-US"/>
      <w14:ligatures w14:val="standardContextual"/>
    </w:rPr>
  </w:style>
  <w:style w:type="paragraph" w:customStyle="1" w:styleId="MDPI43tablefooter">
    <w:name w:val="MDPI_4.3_table_footer"/>
    <w:next w:val="MDPI31text"/>
    <w:qFormat/>
    <w:rsid w:val="00665E12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Cordia New"/>
      <w:color w:val="000000"/>
      <w:kern w:val="2"/>
      <w:sz w:val="18"/>
      <w:lang w:eastAsia="de-DE" w:bidi="en-US"/>
      <w14:ligatures w14:val="standardContextual"/>
    </w:rPr>
  </w:style>
  <w:style w:type="paragraph" w:styleId="ListParagraph">
    <w:name w:val="List Paragraph"/>
    <w:basedOn w:val="Normal"/>
    <w:uiPriority w:val="34"/>
    <w:qFormat/>
    <w:rsid w:val="00522107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AE50EB"/>
  </w:style>
  <w:style w:type="paragraph" w:styleId="Header">
    <w:name w:val="header"/>
    <w:basedOn w:val="Normal"/>
    <w:link w:val="HeaderChar"/>
    <w:uiPriority w:val="99"/>
    <w:unhideWhenUsed/>
    <w:rsid w:val="00AE50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50EB"/>
  </w:style>
  <w:style w:type="paragraph" w:styleId="Footer">
    <w:name w:val="footer"/>
    <w:basedOn w:val="Normal"/>
    <w:link w:val="FooterChar"/>
    <w:uiPriority w:val="99"/>
    <w:unhideWhenUsed/>
    <w:rsid w:val="00AE50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50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3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884</Words>
  <Characters>44943</Characters>
  <Application>Microsoft Office Word</Application>
  <DocSecurity>0</DocSecurity>
  <Lines>374</Lines>
  <Paragraphs>1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4</cp:revision>
  <dcterms:created xsi:type="dcterms:W3CDTF">2024-11-08T01:47:00Z</dcterms:created>
  <dcterms:modified xsi:type="dcterms:W3CDTF">2024-11-12T0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d67e3a0,1753cf70,226fb09e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11-08T01:47:39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e75fa56c-db6e-413e-97e8-4a527dd4b780</vt:lpwstr>
  </property>
  <property fmtid="{D5CDD505-2E9C-101B-9397-08002B2CF9AE}" pid="11" name="MSIP_Label_2bbab825-a111-45e4-86a1-18cee0005896_ContentBits">
    <vt:lpwstr>2</vt:lpwstr>
  </property>
</Properties>
</file>